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73102" w14:textId="33F32CEA" w:rsidR="009D13C4" w:rsidRPr="00256C12" w:rsidRDefault="00DC451B">
      <w:pPr>
        <w:rPr>
          <w:rFonts w:ascii="Times New Roman" w:hAnsi="Times New Roman" w:cs="Times New Roman"/>
          <w:sz w:val="28"/>
          <w:szCs w:val="28"/>
        </w:rPr>
      </w:pPr>
      <w:r w:rsidRPr="00256C12">
        <w:rPr>
          <w:rFonts w:ascii="Times New Roman" w:hAnsi="Times New Roman" w:cs="Times New Roman"/>
          <w:sz w:val="28"/>
          <w:szCs w:val="28"/>
        </w:rPr>
        <w:t xml:space="preserve">Supplementary </w:t>
      </w:r>
      <w:r w:rsidR="00AF44B5" w:rsidRPr="00256C12">
        <w:rPr>
          <w:rFonts w:ascii="Times New Roman" w:hAnsi="Times New Roman" w:cs="Times New Roman"/>
          <w:sz w:val="28"/>
          <w:szCs w:val="28"/>
        </w:rPr>
        <w:t>information</w:t>
      </w:r>
    </w:p>
    <w:p w14:paraId="130EEE6B" w14:textId="77777777" w:rsidR="006A565F" w:rsidRPr="00256C12" w:rsidRDefault="006A565F">
      <w:pPr>
        <w:rPr>
          <w:rFonts w:ascii="Times New Roman" w:hAnsi="Times New Roman" w:cs="Times New Roman"/>
          <w:sz w:val="28"/>
          <w:szCs w:val="28"/>
        </w:rPr>
      </w:pPr>
    </w:p>
    <w:p w14:paraId="19A37C81" w14:textId="77777777" w:rsidR="001A48F9" w:rsidRPr="00256C12" w:rsidRDefault="001A48F9" w:rsidP="001A48F9">
      <w:pPr>
        <w:rPr>
          <w:rFonts w:ascii="Times New Roman" w:hAnsi="Times New Roman" w:cs="Times New Roman"/>
        </w:rPr>
      </w:pPr>
    </w:p>
    <w:p w14:paraId="74F44DA5" w14:textId="77777777" w:rsidR="00563372" w:rsidRDefault="00563372" w:rsidP="00563372">
      <w:pPr>
        <w:jc w:val="center"/>
        <w:rPr>
          <w:rFonts w:ascii="Times New Roman" w:hAnsi="Times New Roman" w:cs="Times New Roman"/>
          <w:b/>
          <w:bCs/>
          <w:sz w:val="28"/>
          <w:szCs w:val="28"/>
        </w:rPr>
      </w:pPr>
    </w:p>
    <w:p w14:paraId="4FCBE90D" w14:textId="77777777" w:rsidR="00505C11" w:rsidRDefault="00505C11" w:rsidP="00563372">
      <w:pPr>
        <w:jc w:val="center"/>
        <w:rPr>
          <w:rFonts w:ascii="Times New Roman" w:hAnsi="Times New Roman" w:cs="Times New Roman"/>
          <w:b/>
          <w:bCs/>
          <w:sz w:val="28"/>
          <w:szCs w:val="28"/>
        </w:rPr>
      </w:pPr>
    </w:p>
    <w:p w14:paraId="2FEC1CE2" w14:textId="48A3D269" w:rsidR="001A48F9" w:rsidRPr="00563372" w:rsidRDefault="001A48F9" w:rsidP="00563372">
      <w:pPr>
        <w:jc w:val="center"/>
        <w:rPr>
          <w:rFonts w:ascii="Times New Roman" w:hAnsi="Times New Roman" w:cs="Times New Roman"/>
          <w:b/>
          <w:bCs/>
          <w:sz w:val="28"/>
          <w:szCs w:val="28"/>
        </w:rPr>
      </w:pPr>
      <w:r w:rsidRPr="00563372">
        <w:rPr>
          <w:rFonts w:ascii="Times New Roman" w:hAnsi="Times New Roman" w:cs="Times New Roman"/>
          <w:b/>
          <w:bCs/>
          <w:sz w:val="28"/>
          <w:szCs w:val="28"/>
        </w:rPr>
        <w:t>Current trends in flow cytometry automated data analysis software</w:t>
      </w:r>
    </w:p>
    <w:p w14:paraId="101CD08A" w14:textId="77777777" w:rsidR="001A48F9" w:rsidRPr="00256C12" w:rsidRDefault="001A48F9" w:rsidP="00563372">
      <w:pPr>
        <w:spacing w:line="360" w:lineRule="auto"/>
        <w:jc w:val="center"/>
        <w:rPr>
          <w:rFonts w:ascii="Times New Roman" w:hAnsi="Times New Roman" w:cs="Times New Roman"/>
        </w:rPr>
      </w:pPr>
    </w:p>
    <w:p w14:paraId="3C78E7B8" w14:textId="62FFF818" w:rsidR="001A48F9" w:rsidRPr="00256C12" w:rsidRDefault="001A48F9" w:rsidP="00563372">
      <w:pPr>
        <w:spacing w:line="360" w:lineRule="auto"/>
        <w:jc w:val="center"/>
        <w:rPr>
          <w:rFonts w:ascii="Times New Roman" w:hAnsi="Times New Roman" w:cs="Times New Roman"/>
        </w:rPr>
      </w:pPr>
      <w:r w:rsidRPr="00256C12">
        <w:rPr>
          <w:rFonts w:ascii="Times New Roman" w:hAnsi="Times New Roman" w:cs="Times New Roman"/>
        </w:rPr>
        <w:t>Melissa Cheung</w:t>
      </w:r>
      <w:r w:rsidRPr="00256C12">
        <w:rPr>
          <w:rFonts w:ascii="Times New Roman" w:hAnsi="Times New Roman" w:cs="Times New Roman"/>
          <w:vertAlign w:val="superscript"/>
        </w:rPr>
        <w:t>1</w:t>
      </w:r>
      <w:r w:rsidRPr="00256C12">
        <w:rPr>
          <w:rFonts w:ascii="Times New Roman" w:hAnsi="Times New Roman" w:cs="Times New Roman"/>
        </w:rPr>
        <w:t>*, Jonathan</w:t>
      </w:r>
      <w:r w:rsidR="00934AC5">
        <w:rPr>
          <w:rFonts w:ascii="Times New Roman" w:hAnsi="Times New Roman" w:cs="Times New Roman"/>
        </w:rPr>
        <w:t xml:space="preserve"> J.</w:t>
      </w:r>
      <w:r w:rsidRPr="00256C12">
        <w:rPr>
          <w:rFonts w:ascii="Times New Roman" w:hAnsi="Times New Roman" w:cs="Times New Roman"/>
        </w:rPr>
        <w:t xml:space="preserve"> Campbell</w:t>
      </w:r>
      <w:r w:rsidRPr="00256C12">
        <w:rPr>
          <w:rFonts w:ascii="Times New Roman" w:hAnsi="Times New Roman" w:cs="Times New Roman"/>
          <w:vertAlign w:val="superscript"/>
        </w:rPr>
        <w:t>2</w:t>
      </w:r>
      <w:r w:rsidRPr="00256C12">
        <w:rPr>
          <w:rFonts w:ascii="Times New Roman" w:hAnsi="Times New Roman" w:cs="Times New Roman"/>
        </w:rPr>
        <w:t>, Liam Whitby</w:t>
      </w:r>
      <w:r w:rsidRPr="00256C12">
        <w:rPr>
          <w:rFonts w:ascii="Times New Roman" w:hAnsi="Times New Roman" w:cs="Times New Roman"/>
          <w:vertAlign w:val="superscript"/>
        </w:rPr>
        <w:t>3</w:t>
      </w:r>
      <w:r w:rsidRPr="00256C12">
        <w:rPr>
          <w:rFonts w:ascii="Times New Roman" w:hAnsi="Times New Roman" w:cs="Times New Roman"/>
        </w:rPr>
        <w:t>, Rob</w:t>
      </w:r>
      <w:r w:rsidR="00934AC5">
        <w:rPr>
          <w:rFonts w:ascii="Times New Roman" w:hAnsi="Times New Roman" w:cs="Times New Roman"/>
        </w:rPr>
        <w:t>ert J.</w:t>
      </w:r>
      <w:r w:rsidRPr="00256C12">
        <w:rPr>
          <w:rFonts w:ascii="Times New Roman" w:hAnsi="Times New Roman" w:cs="Times New Roman"/>
        </w:rPr>
        <w:t xml:space="preserve"> Thomas</w:t>
      </w:r>
      <w:r w:rsidRPr="00256C12">
        <w:rPr>
          <w:rFonts w:ascii="Times New Roman" w:hAnsi="Times New Roman" w:cs="Times New Roman"/>
          <w:vertAlign w:val="superscript"/>
        </w:rPr>
        <w:t>1</w:t>
      </w:r>
      <w:r w:rsidRPr="00256C12">
        <w:rPr>
          <w:rFonts w:ascii="Times New Roman" w:hAnsi="Times New Roman" w:cs="Times New Roman"/>
        </w:rPr>
        <w:t xml:space="preserve">, </w:t>
      </w:r>
    </w:p>
    <w:p w14:paraId="055E506B" w14:textId="77777777" w:rsidR="001A48F9" w:rsidRPr="00256C12" w:rsidRDefault="001A48F9" w:rsidP="00563372">
      <w:pPr>
        <w:spacing w:line="360" w:lineRule="auto"/>
        <w:jc w:val="center"/>
        <w:rPr>
          <w:rFonts w:ascii="Times New Roman" w:hAnsi="Times New Roman" w:cs="Times New Roman"/>
        </w:rPr>
      </w:pPr>
      <w:r w:rsidRPr="00256C12">
        <w:rPr>
          <w:rFonts w:ascii="Times New Roman" w:hAnsi="Times New Roman" w:cs="Times New Roman"/>
        </w:rPr>
        <w:t>Julian Braybrook</w:t>
      </w:r>
      <w:r w:rsidRPr="00256C12">
        <w:rPr>
          <w:rFonts w:ascii="Times New Roman" w:hAnsi="Times New Roman" w:cs="Times New Roman"/>
          <w:vertAlign w:val="superscript"/>
        </w:rPr>
        <w:t>2</w:t>
      </w:r>
      <w:r w:rsidRPr="00256C12">
        <w:rPr>
          <w:rFonts w:ascii="Times New Roman" w:hAnsi="Times New Roman" w:cs="Times New Roman"/>
        </w:rPr>
        <w:t xml:space="preserve"> and Jon Petzing</w:t>
      </w:r>
      <w:r w:rsidRPr="00256C12">
        <w:rPr>
          <w:rFonts w:ascii="Times New Roman" w:hAnsi="Times New Roman" w:cs="Times New Roman"/>
          <w:vertAlign w:val="superscript"/>
        </w:rPr>
        <w:t>1</w:t>
      </w:r>
    </w:p>
    <w:p w14:paraId="13A770EA" w14:textId="77777777" w:rsidR="001A48F9" w:rsidRPr="00256C12" w:rsidRDefault="001A48F9" w:rsidP="00563372">
      <w:pPr>
        <w:spacing w:line="360" w:lineRule="auto"/>
        <w:rPr>
          <w:rFonts w:ascii="Times New Roman" w:hAnsi="Times New Roman" w:cs="Times New Roman"/>
          <w:sz w:val="28"/>
          <w:szCs w:val="28"/>
        </w:rPr>
      </w:pPr>
    </w:p>
    <w:p w14:paraId="53669CA5" w14:textId="77777777" w:rsidR="006A565F" w:rsidRPr="00256C12" w:rsidRDefault="006A565F" w:rsidP="00563372">
      <w:pPr>
        <w:spacing w:line="360" w:lineRule="auto"/>
        <w:jc w:val="center"/>
        <w:rPr>
          <w:rFonts w:ascii="Times New Roman" w:hAnsi="Times New Roman" w:cs="Times New Roman"/>
        </w:rPr>
      </w:pPr>
      <w:r w:rsidRPr="00256C12">
        <w:rPr>
          <w:rFonts w:ascii="Times New Roman" w:hAnsi="Times New Roman" w:cs="Times New Roman"/>
          <w:vertAlign w:val="superscript"/>
        </w:rPr>
        <w:t>1</w:t>
      </w:r>
      <w:r w:rsidRPr="00256C12">
        <w:rPr>
          <w:rFonts w:ascii="Times New Roman" w:hAnsi="Times New Roman" w:cs="Times New Roman"/>
        </w:rPr>
        <w:t xml:space="preserve"> Centre for Biological Engineering, Loughborough University, Loughborough, Leicestershire, UK.</w:t>
      </w:r>
    </w:p>
    <w:p w14:paraId="229452F7" w14:textId="77777777" w:rsidR="006A565F" w:rsidRPr="00256C12" w:rsidRDefault="006A565F" w:rsidP="00563372">
      <w:pPr>
        <w:spacing w:line="360" w:lineRule="auto"/>
        <w:jc w:val="center"/>
        <w:rPr>
          <w:rFonts w:ascii="Times New Roman" w:hAnsi="Times New Roman" w:cs="Times New Roman"/>
        </w:rPr>
      </w:pPr>
      <w:r w:rsidRPr="00256C12">
        <w:rPr>
          <w:rFonts w:ascii="Times New Roman" w:hAnsi="Times New Roman" w:cs="Times New Roman"/>
          <w:vertAlign w:val="superscript"/>
        </w:rPr>
        <w:t>2</w:t>
      </w:r>
      <w:r w:rsidRPr="00256C12">
        <w:rPr>
          <w:rFonts w:ascii="Times New Roman" w:hAnsi="Times New Roman" w:cs="Times New Roman"/>
        </w:rPr>
        <w:t xml:space="preserve"> National Measurement Laboratory, LGC, Queen’s Road, Teddington, UK.</w:t>
      </w:r>
    </w:p>
    <w:p w14:paraId="2F3F8C39" w14:textId="77777777" w:rsidR="006A565F" w:rsidRPr="00256C12" w:rsidRDefault="006A565F" w:rsidP="00563372">
      <w:pPr>
        <w:spacing w:line="360" w:lineRule="auto"/>
        <w:jc w:val="center"/>
        <w:rPr>
          <w:rFonts w:ascii="Times New Roman" w:hAnsi="Times New Roman" w:cs="Times New Roman"/>
        </w:rPr>
      </w:pPr>
      <w:r w:rsidRPr="00256C12">
        <w:rPr>
          <w:rFonts w:ascii="Times New Roman" w:hAnsi="Times New Roman" w:cs="Times New Roman"/>
          <w:vertAlign w:val="superscript"/>
        </w:rPr>
        <w:t>3</w:t>
      </w:r>
      <w:r w:rsidRPr="00256C12">
        <w:rPr>
          <w:rFonts w:ascii="Times New Roman" w:hAnsi="Times New Roman" w:cs="Times New Roman"/>
        </w:rPr>
        <w:t xml:space="preserve"> UK NEQAS for Leucocyte Immunophenotyping, Sheffield Teaching Hospitals NHS Foundation Trust, Sheffield, UK.</w:t>
      </w:r>
    </w:p>
    <w:p w14:paraId="55BF61F7" w14:textId="77777777" w:rsidR="00DC451B" w:rsidRPr="00256C12" w:rsidRDefault="00DC451B" w:rsidP="00DC451B">
      <w:pPr>
        <w:rPr>
          <w:rFonts w:ascii="Times New Roman" w:hAnsi="Times New Roman" w:cs="Times New Roman"/>
        </w:rPr>
      </w:pPr>
    </w:p>
    <w:p w14:paraId="58BDF576" w14:textId="77777777" w:rsidR="001A48F9" w:rsidRPr="00256C12" w:rsidRDefault="001A48F9">
      <w:pPr>
        <w:rPr>
          <w:rFonts w:ascii="Times New Roman" w:hAnsi="Times New Roman" w:cs="Times New Roman"/>
          <w:sz w:val="24"/>
          <w:szCs w:val="24"/>
        </w:rPr>
      </w:pPr>
      <w:r w:rsidRPr="00256C12">
        <w:rPr>
          <w:rFonts w:ascii="Times New Roman" w:hAnsi="Times New Roman" w:cs="Times New Roman"/>
          <w:i/>
          <w:iCs/>
          <w:sz w:val="24"/>
          <w:szCs w:val="24"/>
        </w:rPr>
        <w:br w:type="page"/>
      </w:r>
    </w:p>
    <w:p w14:paraId="58D38279" w14:textId="1012A577" w:rsidR="00C630D9" w:rsidRPr="00256C12" w:rsidRDefault="00C630D9" w:rsidP="00862502">
      <w:pPr>
        <w:pStyle w:val="Caption"/>
        <w:rPr>
          <w:sz w:val="22"/>
          <w:szCs w:val="22"/>
        </w:rPr>
      </w:pPr>
      <w:r w:rsidRPr="00256C12">
        <w:rPr>
          <w:sz w:val="22"/>
          <w:szCs w:val="22"/>
        </w:rPr>
        <w:lastRenderedPageBreak/>
        <w:t xml:space="preserve">Supplementary Table </w:t>
      </w:r>
      <w:r w:rsidRPr="00256C12">
        <w:rPr>
          <w:sz w:val="22"/>
          <w:szCs w:val="22"/>
        </w:rPr>
        <w:fldChar w:fldCharType="begin"/>
      </w:r>
      <w:r w:rsidRPr="00256C12">
        <w:rPr>
          <w:sz w:val="22"/>
          <w:szCs w:val="22"/>
        </w:rPr>
        <w:instrText xml:space="preserve"> SEQ Supplementary_Table \* ARABIC </w:instrText>
      </w:r>
      <w:r w:rsidRPr="00256C12">
        <w:rPr>
          <w:sz w:val="22"/>
          <w:szCs w:val="22"/>
        </w:rPr>
        <w:fldChar w:fldCharType="separate"/>
      </w:r>
      <w:r w:rsidRPr="00256C12">
        <w:rPr>
          <w:noProof/>
          <w:sz w:val="22"/>
          <w:szCs w:val="22"/>
        </w:rPr>
        <w:t>1</w:t>
      </w:r>
      <w:r w:rsidRPr="00256C12">
        <w:rPr>
          <w:sz w:val="22"/>
          <w:szCs w:val="22"/>
        </w:rPr>
        <w:fldChar w:fldCharType="end"/>
      </w:r>
      <w:r w:rsidRPr="00256C12">
        <w:rPr>
          <w:sz w:val="22"/>
          <w:szCs w:val="22"/>
        </w:rPr>
        <w:t>. Software</w:t>
      </w:r>
      <w:r w:rsidR="00E0136B" w:rsidRPr="00256C12">
        <w:rPr>
          <w:sz w:val="22"/>
          <w:szCs w:val="22"/>
        </w:rPr>
        <w:t xml:space="preserve"> identified in literature survey, ranked according to number of citations.</w:t>
      </w:r>
    </w:p>
    <w:tbl>
      <w:tblPr>
        <w:tblStyle w:val="TableGrid"/>
        <w:tblW w:w="5343" w:type="pct"/>
        <w:tblLayout w:type="fixed"/>
        <w:tblLook w:val="04A0" w:firstRow="1" w:lastRow="0" w:firstColumn="1" w:lastColumn="0" w:noHBand="0" w:noVBand="1"/>
      </w:tblPr>
      <w:tblGrid>
        <w:gridCol w:w="703"/>
        <w:gridCol w:w="1559"/>
        <w:gridCol w:w="1139"/>
        <w:gridCol w:w="2690"/>
        <w:gridCol w:w="2412"/>
        <w:gridCol w:w="1131"/>
      </w:tblGrid>
      <w:tr w:rsidR="00C630D9" w:rsidRPr="00256C12" w14:paraId="03A85462" w14:textId="77777777" w:rsidTr="001D2971">
        <w:trPr>
          <w:cantSplit/>
          <w:trHeight w:val="300"/>
        </w:trPr>
        <w:tc>
          <w:tcPr>
            <w:tcW w:w="365" w:type="pct"/>
            <w:noWrap/>
            <w:hideMark/>
          </w:tcPr>
          <w:p w14:paraId="150809B2" w14:textId="77777777" w:rsidR="00C630D9" w:rsidRPr="00256C12" w:rsidRDefault="00C630D9" w:rsidP="009F7AE5">
            <w:pPr>
              <w:spacing w:after="160" w:line="259" w:lineRule="auto"/>
              <w:rPr>
                <w:rFonts w:ascii="Times New Roman" w:hAnsi="Times New Roman" w:cs="Times New Roman"/>
                <w:b/>
                <w:bCs/>
                <w:sz w:val="18"/>
                <w:szCs w:val="18"/>
              </w:rPr>
            </w:pPr>
            <w:r w:rsidRPr="00256C12">
              <w:rPr>
                <w:rFonts w:ascii="Times New Roman" w:hAnsi="Times New Roman" w:cs="Times New Roman"/>
                <w:b/>
                <w:bCs/>
                <w:sz w:val="18"/>
                <w:szCs w:val="18"/>
              </w:rPr>
              <w:t>Rank</w:t>
            </w:r>
          </w:p>
        </w:tc>
        <w:tc>
          <w:tcPr>
            <w:tcW w:w="809" w:type="pct"/>
            <w:noWrap/>
            <w:hideMark/>
          </w:tcPr>
          <w:p w14:paraId="7068A609" w14:textId="77777777" w:rsidR="00C630D9" w:rsidRPr="00256C12" w:rsidRDefault="00C630D9" w:rsidP="009F7AE5">
            <w:pPr>
              <w:spacing w:after="160" w:line="259" w:lineRule="auto"/>
              <w:rPr>
                <w:rFonts w:ascii="Times New Roman" w:hAnsi="Times New Roman" w:cs="Times New Roman"/>
                <w:b/>
                <w:bCs/>
                <w:sz w:val="18"/>
                <w:szCs w:val="18"/>
              </w:rPr>
            </w:pPr>
            <w:r w:rsidRPr="00256C12">
              <w:rPr>
                <w:rFonts w:ascii="Times New Roman" w:hAnsi="Times New Roman" w:cs="Times New Roman"/>
                <w:b/>
                <w:bCs/>
                <w:sz w:val="18"/>
                <w:szCs w:val="18"/>
              </w:rPr>
              <w:t>Software name</w:t>
            </w:r>
          </w:p>
        </w:tc>
        <w:tc>
          <w:tcPr>
            <w:tcW w:w="591" w:type="pct"/>
            <w:noWrap/>
            <w:hideMark/>
          </w:tcPr>
          <w:p w14:paraId="79B6A632" w14:textId="77777777" w:rsidR="00C630D9" w:rsidRPr="00256C12" w:rsidRDefault="00C630D9" w:rsidP="009F7AE5">
            <w:pPr>
              <w:spacing w:after="160" w:line="259" w:lineRule="auto"/>
              <w:rPr>
                <w:rFonts w:ascii="Times New Roman" w:hAnsi="Times New Roman" w:cs="Times New Roman"/>
                <w:b/>
                <w:bCs/>
                <w:sz w:val="18"/>
                <w:szCs w:val="18"/>
              </w:rPr>
            </w:pPr>
            <w:r w:rsidRPr="00256C12">
              <w:rPr>
                <w:rFonts w:ascii="Times New Roman" w:hAnsi="Times New Roman" w:cs="Times New Roman"/>
                <w:b/>
                <w:bCs/>
                <w:sz w:val="18"/>
                <w:szCs w:val="18"/>
              </w:rPr>
              <w:t>Number of citations</w:t>
            </w:r>
          </w:p>
        </w:tc>
        <w:tc>
          <w:tcPr>
            <w:tcW w:w="1396" w:type="pct"/>
          </w:tcPr>
          <w:p w14:paraId="6F12C0FA" w14:textId="77777777" w:rsidR="00C630D9" w:rsidRPr="00256C12" w:rsidRDefault="00C630D9" w:rsidP="009F7AE5">
            <w:pPr>
              <w:spacing w:after="160" w:line="259" w:lineRule="auto"/>
              <w:rPr>
                <w:rFonts w:ascii="Times New Roman" w:hAnsi="Times New Roman" w:cs="Times New Roman"/>
                <w:b/>
                <w:bCs/>
                <w:sz w:val="18"/>
                <w:szCs w:val="18"/>
              </w:rPr>
            </w:pPr>
            <w:r w:rsidRPr="00256C12">
              <w:rPr>
                <w:rFonts w:ascii="Times New Roman" w:hAnsi="Times New Roman" w:cs="Times New Roman"/>
                <w:b/>
                <w:bCs/>
                <w:sz w:val="18"/>
                <w:szCs w:val="18"/>
              </w:rPr>
              <w:t>Abbreviation</w:t>
            </w:r>
          </w:p>
        </w:tc>
        <w:tc>
          <w:tcPr>
            <w:tcW w:w="1252" w:type="pct"/>
          </w:tcPr>
          <w:p w14:paraId="3D82178E" w14:textId="77777777" w:rsidR="00C630D9" w:rsidRPr="00256C12" w:rsidRDefault="00C630D9" w:rsidP="009F7AE5">
            <w:pPr>
              <w:spacing w:after="160" w:line="259" w:lineRule="auto"/>
              <w:rPr>
                <w:rFonts w:ascii="Times New Roman" w:hAnsi="Times New Roman" w:cs="Times New Roman"/>
                <w:b/>
                <w:bCs/>
                <w:sz w:val="18"/>
                <w:szCs w:val="18"/>
              </w:rPr>
            </w:pPr>
            <w:r w:rsidRPr="00256C12">
              <w:rPr>
                <w:rFonts w:ascii="Times New Roman" w:hAnsi="Times New Roman" w:cs="Times New Roman"/>
                <w:b/>
                <w:bCs/>
                <w:sz w:val="18"/>
                <w:szCs w:val="18"/>
              </w:rPr>
              <w:t>Purpose</w:t>
            </w:r>
          </w:p>
        </w:tc>
        <w:tc>
          <w:tcPr>
            <w:tcW w:w="587" w:type="pct"/>
          </w:tcPr>
          <w:p w14:paraId="42CE693E" w14:textId="77777777" w:rsidR="00C630D9" w:rsidRPr="00256C12" w:rsidRDefault="00C630D9" w:rsidP="009F7AE5">
            <w:pPr>
              <w:spacing w:after="160" w:line="259" w:lineRule="auto"/>
              <w:rPr>
                <w:rFonts w:ascii="Times New Roman" w:hAnsi="Times New Roman" w:cs="Times New Roman"/>
                <w:b/>
                <w:bCs/>
                <w:sz w:val="18"/>
                <w:szCs w:val="18"/>
              </w:rPr>
            </w:pPr>
            <w:r w:rsidRPr="00256C12">
              <w:rPr>
                <w:rFonts w:ascii="Times New Roman" w:hAnsi="Times New Roman" w:cs="Times New Roman"/>
                <w:b/>
                <w:bCs/>
                <w:sz w:val="18"/>
                <w:szCs w:val="18"/>
              </w:rPr>
              <w:t>Reference</w:t>
            </w:r>
          </w:p>
        </w:tc>
      </w:tr>
      <w:tr w:rsidR="00C630D9" w:rsidRPr="00256C12" w14:paraId="42E230BB" w14:textId="77777777" w:rsidTr="001D2971">
        <w:trPr>
          <w:cantSplit/>
          <w:trHeight w:val="300"/>
        </w:trPr>
        <w:tc>
          <w:tcPr>
            <w:tcW w:w="365" w:type="pct"/>
            <w:noWrap/>
            <w:hideMark/>
          </w:tcPr>
          <w:p w14:paraId="6BB9D37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w:t>
            </w:r>
          </w:p>
        </w:tc>
        <w:tc>
          <w:tcPr>
            <w:tcW w:w="809" w:type="pct"/>
            <w:noWrap/>
            <w:hideMark/>
          </w:tcPr>
          <w:p w14:paraId="52F19DD2"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viSNE</w:t>
            </w:r>
            <w:proofErr w:type="spellEnd"/>
          </w:p>
        </w:tc>
        <w:tc>
          <w:tcPr>
            <w:tcW w:w="591" w:type="pct"/>
            <w:noWrap/>
            <w:hideMark/>
          </w:tcPr>
          <w:p w14:paraId="1A40603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94</w:t>
            </w:r>
          </w:p>
        </w:tc>
        <w:tc>
          <w:tcPr>
            <w:tcW w:w="1396" w:type="pct"/>
          </w:tcPr>
          <w:p w14:paraId="32B849D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visualization tool for high-dimensional single-cell data based on the t-Distributed Stochastic </w:t>
            </w:r>
            <w:proofErr w:type="spellStart"/>
            <w:r w:rsidRPr="00256C12">
              <w:rPr>
                <w:rFonts w:ascii="Times New Roman" w:hAnsi="Times New Roman" w:cs="Times New Roman"/>
                <w:sz w:val="18"/>
                <w:szCs w:val="18"/>
              </w:rPr>
              <w:t>Neighbor</w:t>
            </w:r>
            <w:proofErr w:type="spellEnd"/>
            <w:r w:rsidRPr="00256C12">
              <w:rPr>
                <w:rFonts w:ascii="Times New Roman" w:hAnsi="Times New Roman" w:cs="Times New Roman"/>
                <w:sz w:val="18"/>
                <w:szCs w:val="18"/>
              </w:rPr>
              <w:t xml:space="preserve"> Embedding (t-SNE) algorithm</w:t>
            </w:r>
          </w:p>
        </w:tc>
        <w:tc>
          <w:tcPr>
            <w:tcW w:w="1252" w:type="pct"/>
          </w:tcPr>
          <w:p w14:paraId="62F6975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Visualisation of high-dimensional single-cell data via dimensionality reduction</w:t>
            </w:r>
          </w:p>
        </w:tc>
        <w:tc>
          <w:tcPr>
            <w:tcW w:w="587" w:type="pct"/>
          </w:tcPr>
          <w:p w14:paraId="29191909" w14:textId="6D2892D3"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nbt.2594","ISBN":"doi:10.1038/nbt.2594","ISSN":"10870156","PMID":"23685480","abstract":"New high-dimensional, single-cell technologies offer unprecedented resolution in the analysis of heterogeneous tissues. However, because these technologies can measure dozens of parameters simultaneously in individual cells, data interpretation can be challenging. Here we present viSNE, a tool that allows one to map high-dimensional cytometry data onto two dimensions, yet conserve the high-dimensional structure of the data. viSNE plots individual cells in a visual similar to a scatter plot, while using all pairwise distances in high dimension to determine each cell's location in the plot. We integrated mass cytometry with viSNE to map healthy and cancerous bone marrow samples. Healthy bone marrow automatically maps into a consistent shape, whereas leukemia samples map into malformed shapes that are distinct from healthy bone marrow and from each other. We also use viSNE and mass cytometry to compare leukemia diagnosis and relapse samples, and to identify a rare leukemia population reminiscent of minimal residual disease. viSNE can be applied to any multi-dimensional single-cell technology.","author":[{"dropping-particle":"","family":"Amir","given":"El Ad David","non-dropping-particle":"","parse-names":false,"suffix":""},{"dropping-particle":"","family":"Davis","given":"Kara L","non-dropping-particle":"","parse-names":false,"suffix":""},{"dropping-particle":"","family":"Tadmor","given":"Michelle D","non-dropping-particle":"","parse-names":false,"suffix":""},{"dropping-particle":"","family":"Simonds","given":"Erin F","non-dropping-particle":"","parse-names":false,"suffix":""},{"dropping-particle":"","family":"Levine","given":"Jacob H","non-dropping-particle":"","parse-names":false,"suffix":""},{"dropping-particle":"","family":"Bendall","given":"Sean C","non-dropping-particle":"","parse-names":false,"suffix":""},{"dropping-particle":"","family":"Shenfeld","given":"Daniel K","non-dropping-particle":"","parse-names":false,"suffix":""},{"dropping-particle":"","family":"Krishnaswamy","given":"Smita","non-dropping-particle":"","parse-names":false,"suffix":""},{"dropping-particle":"","family":"Nolan","given":"Garry P","non-dropping-particle":"","parse-names":false,"suffix":""},{"dropping-particle":"","family":"Pe'Er","given":"Dana","non-dropping-particle":"","parse-names":false,"suffix":""}],"container-title":"Nature Biotechnology","id":"ITEM-1","issue":"6","issued":{"date-parts":[["2013"]]},"page":"545-552","title":"ViSNE enables visualization of high dimensional single-cell data and reveals phenotypic heterogeneity of leukemia","type":"article-journal","volume":"31"},"uris":["http://www.mendeley.com/documents/?uuid=d37fe9bb-b92f-36ce-9c66-3cb1f7b4f373"]}],"mendeley":{"formattedCitation":"(1)","plainTextFormattedCitation":"(1)","previouslyFormattedCitation":"(1)"},"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w:t>
            </w:r>
            <w:r w:rsidRPr="00256C12">
              <w:rPr>
                <w:rFonts w:ascii="Times New Roman" w:hAnsi="Times New Roman" w:cs="Times New Roman"/>
                <w:sz w:val="18"/>
                <w:szCs w:val="18"/>
              </w:rPr>
              <w:fldChar w:fldCharType="end"/>
            </w:r>
          </w:p>
        </w:tc>
      </w:tr>
      <w:tr w:rsidR="00C630D9" w:rsidRPr="00256C12" w14:paraId="4046D310" w14:textId="77777777" w:rsidTr="001D2971">
        <w:trPr>
          <w:cantSplit/>
          <w:trHeight w:val="300"/>
        </w:trPr>
        <w:tc>
          <w:tcPr>
            <w:tcW w:w="365" w:type="pct"/>
            <w:noWrap/>
            <w:hideMark/>
          </w:tcPr>
          <w:p w14:paraId="7A74543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w:t>
            </w:r>
          </w:p>
        </w:tc>
        <w:tc>
          <w:tcPr>
            <w:tcW w:w="809" w:type="pct"/>
            <w:noWrap/>
            <w:hideMark/>
          </w:tcPr>
          <w:p w14:paraId="5BCEC8F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PADE</w:t>
            </w:r>
          </w:p>
        </w:tc>
        <w:tc>
          <w:tcPr>
            <w:tcW w:w="591" w:type="pct"/>
            <w:noWrap/>
            <w:hideMark/>
          </w:tcPr>
          <w:p w14:paraId="2700C4F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36</w:t>
            </w:r>
          </w:p>
        </w:tc>
        <w:tc>
          <w:tcPr>
            <w:tcW w:w="1396" w:type="pct"/>
          </w:tcPr>
          <w:p w14:paraId="6390D64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panning-tree progression analysis of density-normalized events</w:t>
            </w:r>
          </w:p>
        </w:tc>
        <w:tc>
          <w:tcPr>
            <w:tcW w:w="1252" w:type="pct"/>
          </w:tcPr>
          <w:p w14:paraId="467A260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Visualisation of high-dimensional cytometry data by </w:t>
            </w:r>
            <w:proofErr w:type="spellStart"/>
            <w:r w:rsidRPr="00256C12">
              <w:rPr>
                <w:rFonts w:ascii="Times New Roman" w:hAnsi="Times New Roman" w:cs="Times New Roman"/>
                <w:sz w:val="18"/>
                <w:szCs w:val="18"/>
              </w:rPr>
              <w:t>downsampling</w:t>
            </w:r>
            <w:proofErr w:type="spellEnd"/>
            <w:r w:rsidRPr="00256C12">
              <w:rPr>
                <w:rFonts w:ascii="Times New Roman" w:hAnsi="Times New Roman" w:cs="Times New Roman"/>
                <w:sz w:val="18"/>
                <w:szCs w:val="18"/>
              </w:rPr>
              <w:t>, clustering and a minimal spanning tree</w:t>
            </w:r>
          </w:p>
        </w:tc>
        <w:tc>
          <w:tcPr>
            <w:tcW w:w="587" w:type="pct"/>
          </w:tcPr>
          <w:p w14:paraId="5710F2FE" w14:textId="72B61473"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nbt.1991","ISBN":"1546-1696 (Electronic)\\r1087-0156 (Linking)","ISSN":"10870156","PMID":"21964415","abstract":"The ability to analyze multiple single-cell parameters is critical for understanding cellular heterogeneity. Despite recent advances in measurement technology, methods for analyzing high-dimensional single-cell data are often subjective, labor intensive and require prior knowledge of the biological system. To objectively uncover cellular heterogeneity from single-cell measurements, we present a versatile computational approach, spanning-tree progression analysis of density-normalized events (SPADE). We applied SPADE to flow cytometry data of mouse bone marrow and to mass cytometry data of human bone marrow. In both cases, SPADE organized cells in a hierarchy of related phenotypes that partially recapitulated well-described patterns of hematopoiesis. We demonstrate that SPADE is robust to measurement noise and to the choice of cellular markers. SPADE facilitates the analysis of cellular heterogeneity, the identification of cell types and comparison of functional markers in response to perturbations.","author":[{"dropping-particle":"","family":"Qiu","given":"Peng","non-dropping-particle":"","parse-names":false,"suffix":""},{"dropping-particle":"","family":"Simonds","given":"Erin F","non-dropping-particle":"","parse-names":false,"suffix":""},{"dropping-particle":"","family":"Bendall","given":"Sean C","non-dropping-particle":"","parse-names":false,"suffix":""},{"dropping-particle":"","family":"Gibbs","given":"Kenneth D","non-dropping-particle":"","parse-names":false,"suffix":""},{"dropping-particle":"V","family":"Bruggner","given":"Robert","non-dropping-particle":"","parse-names":false,"suffix":""},{"dropping-particle":"","family":"Linderman","given":"Michael D","non-dropping-particle":"","parse-names":false,"suffix":""},{"dropping-particle":"","family":"Sachs","given":"Karen","non-dropping-particle":"","parse-names":false,"suffix":""},{"dropping-particle":"","family":"Nolan","given":"Garry P","non-dropping-particle":"","parse-names":false,"suffix":""},{"dropping-particle":"","family":"Plevritis","given":"Sylvia K","non-dropping-particle":"","parse-names":false,"suffix":""}],"container-title":"Nature Biotechnology","id":"ITEM-1","issue":"10","issued":{"date-parts":[["2011"]]},"page":"886-893","title":"Extracting a cellular hierarchy from high-dimensional cytometry data with SPADE","type":"article-journal","volume":"29"},"uris":["http://www.mendeley.com/documents/?uuid=1c4e185e-5139-33e9-85e5-7108e17fc1d4"]}],"mendeley":{"formattedCitation":"(2)","plainTextFormattedCitation":"(2)","previouslyFormattedCitation":"(2)"},"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w:t>
            </w:r>
            <w:r w:rsidRPr="00256C12">
              <w:rPr>
                <w:rFonts w:ascii="Times New Roman" w:hAnsi="Times New Roman" w:cs="Times New Roman"/>
                <w:sz w:val="18"/>
                <w:szCs w:val="18"/>
              </w:rPr>
              <w:fldChar w:fldCharType="end"/>
            </w:r>
          </w:p>
        </w:tc>
      </w:tr>
      <w:tr w:rsidR="00C630D9" w:rsidRPr="00256C12" w14:paraId="7706BD02" w14:textId="77777777" w:rsidTr="001D2971">
        <w:trPr>
          <w:cantSplit/>
          <w:trHeight w:val="300"/>
        </w:trPr>
        <w:tc>
          <w:tcPr>
            <w:tcW w:w="365" w:type="pct"/>
            <w:noWrap/>
            <w:hideMark/>
          </w:tcPr>
          <w:p w14:paraId="781BF00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w:t>
            </w:r>
          </w:p>
        </w:tc>
        <w:tc>
          <w:tcPr>
            <w:tcW w:w="809" w:type="pct"/>
            <w:noWrap/>
            <w:hideMark/>
          </w:tcPr>
          <w:p w14:paraId="62D3B62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t-SNE</w:t>
            </w:r>
          </w:p>
        </w:tc>
        <w:tc>
          <w:tcPr>
            <w:tcW w:w="591" w:type="pct"/>
            <w:noWrap/>
            <w:hideMark/>
          </w:tcPr>
          <w:p w14:paraId="6F00A56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94</w:t>
            </w:r>
          </w:p>
        </w:tc>
        <w:tc>
          <w:tcPr>
            <w:tcW w:w="1396" w:type="pct"/>
          </w:tcPr>
          <w:p w14:paraId="06D63E1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t-Distributed Stochastic </w:t>
            </w:r>
            <w:proofErr w:type="spellStart"/>
            <w:r w:rsidRPr="00256C12">
              <w:rPr>
                <w:rFonts w:ascii="Times New Roman" w:hAnsi="Times New Roman" w:cs="Times New Roman"/>
                <w:sz w:val="18"/>
                <w:szCs w:val="18"/>
              </w:rPr>
              <w:t>Neighbor</w:t>
            </w:r>
            <w:proofErr w:type="spellEnd"/>
            <w:r w:rsidRPr="00256C12">
              <w:rPr>
                <w:rFonts w:ascii="Times New Roman" w:hAnsi="Times New Roman" w:cs="Times New Roman"/>
                <w:sz w:val="18"/>
                <w:szCs w:val="18"/>
              </w:rPr>
              <w:t xml:space="preserve"> Embedding</w:t>
            </w:r>
          </w:p>
        </w:tc>
        <w:tc>
          <w:tcPr>
            <w:tcW w:w="1252" w:type="pct"/>
          </w:tcPr>
          <w:p w14:paraId="6418613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imensionality reduction for visualisation</w:t>
            </w:r>
          </w:p>
        </w:tc>
        <w:tc>
          <w:tcPr>
            <w:tcW w:w="587" w:type="pct"/>
          </w:tcPr>
          <w:p w14:paraId="1655DCDD" w14:textId="6BCBACB9"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ISSN":"ISSN 1533-7928","author":[{"dropping-particle":"van der","family":"Maaten","given":"Laurens","non-dropping-particle":"","parse-names":false,"suffix":""},{"dropping-particle":"","family":"Hinton","given":"Geoffrey","non-dropping-particle":"","parse-names":false,"suffix":""}],"container-title":"Journal of Machine Learning Research","id":"ITEM-1","issue":"Nov","issued":{"date-parts":[["2008"]]},"page":"2579-2605","title":"Visualizing Data using t-SNE","type":"article-journal","volume":"9"},"uris":["http://www.mendeley.com/documents/?uuid=13343eb2-9d04-3d6b-accc-bc0e3d21629e"]}],"mendeley":{"formattedCitation":"(3)","plainTextFormattedCitation":"(3)","previouslyFormattedCitation":"(3)"},"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w:t>
            </w:r>
            <w:r w:rsidRPr="00256C12">
              <w:rPr>
                <w:rFonts w:ascii="Times New Roman" w:hAnsi="Times New Roman" w:cs="Times New Roman"/>
                <w:sz w:val="18"/>
                <w:szCs w:val="18"/>
              </w:rPr>
              <w:fldChar w:fldCharType="end"/>
            </w:r>
          </w:p>
        </w:tc>
      </w:tr>
      <w:tr w:rsidR="00C630D9" w:rsidRPr="00256C12" w14:paraId="5FF02A2B" w14:textId="77777777" w:rsidTr="001D2971">
        <w:trPr>
          <w:cantSplit/>
          <w:trHeight w:val="300"/>
        </w:trPr>
        <w:tc>
          <w:tcPr>
            <w:tcW w:w="365" w:type="pct"/>
            <w:noWrap/>
            <w:hideMark/>
          </w:tcPr>
          <w:p w14:paraId="588DF4C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w:t>
            </w:r>
          </w:p>
        </w:tc>
        <w:tc>
          <w:tcPr>
            <w:tcW w:w="809" w:type="pct"/>
            <w:noWrap/>
            <w:hideMark/>
          </w:tcPr>
          <w:p w14:paraId="58F55F1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Phenograph</w:t>
            </w:r>
          </w:p>
        </w:tc>
        <w:tc>
          <w:tcPr>
            <w:tcW w:w="591" w:type="pct"/>
            <w:noWrap/>
            <w:hideMark/>
          </w:tcPr>
          <w:p w14:paraId="584D266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56</w:t>
            </w:r>
          </w:p>
        </w:tc>
        <w:tc>
          <w:tcPr>
            <w:tcW w:w="1396" w:type="pct"/>
          </w:tcPr>
          <w:p w14:paraId="22C64636"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2B80397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Model cellular phenotypes</w:t>
            </w:r>
          </w:p>
        </w:tc>
        <w:tc>
          <w:tcPr>
            <w:tcW w:w="587" w:type="pct"/>
          </w:tcPr>
          <w:p w14:paraId="71297EBE" w14:textId="40B3ECC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16/j.cell.2015.05.047","ISBN":"0092-8674","ISSN":"10974172","PMID":"26095251","abstract":"Summary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author":[{"dropping-particle":"","family":"Levine","given":"Jacob H.","non-dropping-particle":"","parse-names":false,"suffix":""},{"dropping-particle":"","family":"Simonds","given":"Erin F.","non-dropping-particle":"","parse-names":false,"suffix":""},{"dropping-particle":"","family":"Bendall","given":"Sean C.","non-dropping-particle":"","parse-names":false,"suffix":""},{"dropping-particle":"","family":"Davis","given":"Kara L.","non-dropping-particle":"","parse-names":false,"suffix":""},{"dropping-particle":"","family":"Amir","given":"El Ad D.","non-dropping-particle":"","parse-names":false,"suffix":""},{"dropping-particle":"","family":"Tadmor","given":"Michelle D.","non-dropping-particle":"","parse-names":false,"suffix":""},{"dropping-particle":"","family":"Litvin","given":"Oren","non-dropping-particle":"","parse-names":false,"suffix":""},{"dropping-particle":"","family":"Fienberg","given":"Harris G.","non-dropping-particle":"","parse-names":false,"suffix":""},{"dropping-particle":"","family":"Jager","given":"Astraea","non-dropping-particle":"","parse-names":false,"suffix":""},{"dropping-particle":"","family":"Zunder","given":"Eli R.","non-dropping-particle":"","parse-names":false,"suffix":""},{"dropping-particle":"","family":"Finck","given":"Rachel","non-dropping-particle":"","parse-names":false,"suffix":""},{"dropping-particle":"","family":"Gedman","given":"Amanda L.","non-dropping-particle":"","parse-names":false,"suffix":""},{"dropping-particle":"","family":"Radtke","given":"Ina","non-dropping-particle":"","parse-names":false,"suffix":""},{"dropping-particle":"","family":"Downing","given":"James R.","non-dropping-particle":"","parse-names":false,"suffix":""},{"dropping-particle":"","family":"Pe'er","given":"Dana","non-dropping-particle":"","parse-names":false,"suffix":""},{"dropping-particle":"","family":"Nolan","given":"Garry P.","non-dropping-particle":"","parse-names":false,"suffix":""}],"container-title":"Cell","id":"ITEM-1","issue":"1","issued":{"date-parts":[["2015"]]},"page":"184-197","publisher":"Elsevier Inc.","title":"Data-Driven Phenotypic Dissection of AML Reveals Progenitor-like Cells that Correlate with Prognosis","type":"article-journal","volume":"162"},"uris":["http://www.mendeley.com/documents/?uuid=3936fc83-e747-4d00-8ab6-e189fe04390c"]}],"mendeley":{"formattedCitation":"(4)","plainTextFormattedCitation":"(4)","previouslyFormattedCitation":"(4)"},"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w:t>
            </w:r>
            <w:r w:rsidRPr="00256C12">
              <w:rPr>
                <w:rFonts w:ascii="Times New Roman" w:hAnsi="Times New Roman" w:cs="Times New Roman"/>
                <w:sz w:val="18"/>
                <w:szCs w:val="18"/>
              </w:rPr>
              <w:fldChar w:fldCharType="end"/>
            </w:r>
          </w:p>
        </w:tc>
      </w:tr>
      <w:tr w:rsidR="00C630D9" w:rsidRPr="00256C12" w14:paraId="551CF414" w14:textId="77777777" w:rsidTr="001D2971">
        <w:trPr>
          <w:cantSplit/>
          <w:trHeight w:val="300"/>
        </w:trPr>
        <w:tc>
          <w:tcPr>
            <w:tcW w:w="365" w:type="pct"/>
            <w:noWrap/>
            <w:hideMark/>
          </w:tcPr>
          <w:p w14:paraId="1B8EAA3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5</w:t>
            </w:r>
          </w:p>
        </w:tc>
        <w:tc>
          <w:tcPr>
            <w:tcW w:w="809" w:type="pct"/>
            <w:noWrap/>
            <w:hideMark/>
          </w:tcPr>
          <w:p w14:paraId="4B2587E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FLAME</w:t>
            </w:r>
          </w:p>
        </w:tc>
        <w:tc>
          <w:tcPr>
            <w:tcW w:w="591" w:type="pct"/>
            <w:noWrap/>
            <w:hideMark/>
          </w:tcPr>
          <w:p w14:paraId="79DA928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07</w:t>
            </w:r>
          </w:p>
        </w:tc>
        <w:tc>
          <w:tcPr>
            <w:tcW w:w="1396" w:type="pct"/>
          </w:tcPr>
          <w:p w14:paraId="51347CC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Flow analysis with automated multivariate estimation</w:t>
            </w:r>
          </w:p>
        </w:tc>
        <w:tc>
          <w:tcPr>
            <w:tcW w:w="1252" w:type="pct"/>
          </w:tcPr>
          <w:p w14:paraId="65A353B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y cell populations by multivariate mixture modelling</w:t>
            </w:r>
          </w:p>
        </w:tc>
        <w:tc>
          <w:tcPr>
            <w:tcW w:w="587" w:type="pct"/>
          </w:tcPr>
          <w:p w14:paraId="45CFEF52" w14:textId="417ACD22"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73/pnas.0903028106","ISSN":"0027-8424","PMID":"19443687","abstract":"Flow cytometric analysis allows rapid single cell interrogation of surface and intracellular determinants by measuring fluorescence intensity of fluorophore-conjugated reagents. The availability of new platforms, allowing detection of increasing numbers of cell surface markers, has challenged the traditional technique of identifying cell populations by manual gating and resulted in a growing need for the development of automated, high-dimensional analytical methods. We present a direct multivariate finite mixture modeling approach, using skew and heavy-tailed distributions, to address the complexities of flow cytometric analysis and to deal with high-dimensional cytometric data without the need for projection or transformation. We demonstrate its ability to detect rare populations, to model robustly in the presence of outliers and skew, and to perform the critical task of matching cell populations across samples that enables downstream analysis. This advance will facilitate the application of flow cytometry to new, complex biological and clinical problems.","author":[{"dropping-particle":"","family":"Pyne","given":"S.","non-dropping-particle":"","parse-names":false,"suffix":""},{"dropping-particle":"","family":"Hu","given":"X.","non-dropping-particle":"","parse-names":false,"suffix":""},{"dropping-particle":"","family":"Wang","given":"K.","non-dropping-particle":"","parse-names":false,"suffix":""},{"dropping-particle":"","family":"Rossin","given":"E.","non-dropping-particle":"","parse-names":false,"suffix":""},{"dropping-particle":"","family":"Lin","given":"T.-I","non-dropping-particle":"","parse-names":false,"suffix":""},{"dropping-particle":"","family":"Maier","given":"L. M.","non-dropping-particle":"","parse-names":false,"suffix":""},{"dropping-particle":"","family":"Baecher-Allan","given":"C.","non-dropping-particle":"","parse-names":false,"suffix":""},{"dropping-particle":"","family":"McLachlan","given":"G. J.","non-dropping-particle":"","parse-names":false,"suffix":""},{"dropping-particle":"","family":"Tamayo","given":"P.","non-dropping-particle":"","parse-names":false,"suffix":""},{"dropping-particle":"","family":"Hafler","given":"D. A.","non-dropping-particle":"","parse-names":false,"suffix":""},{"dropping-particle":"","family":"Jager","given":"P. L.","non-dropping-particle":"De","parse-names":false,"suffix":""},{"dropping-particle":"","family":"Mesirov","given":"J. P.","non-dropping-particle":"","parse-names":false,"suffix":""}],"container-title":"Proceedings of the National Academy of Sciences","id":"ITEM-1","issue":"21","issued":{"date-parts":[["2009","5","26"]]},"page":"8519-8524","title":"Automated high-dimensional flow cytometric data analysis","type":"article-journal","volume":"106"},"uris":["http://www.mendeley.com/documents/?uuid=707ab82a-fe5f-35c8-b347-33a47e14691a"]}],"mendeley":{"formattedCitation":"(5)","plainTextFormattedCitation":"(5)","previouslyFormattedCitation":"(5)"},"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5)</w:t>
            </w:r>
            <w:r w:rsidRPr="00256C12">
              <w:rPr>
                <w:rFonts w:ascii="Times New Roman" w:hAnsi="Times New Roman" w:cs="Times New Roman"/>
                <w:sz w:val="18"/>
                <w:szCs w:val="18"/>
              </w:rPr>
              <w:fldChar w:fldCharType="end"/>
            </w:r>
          </w:p>
        </w:tc>
      </w:tr>
      <w:tr w:rsidR="00C630D9" w:rsidRPr="00256C12" w14:paraId="6A499886" w14:textId="77777777" w:rsidTr="001D2971">
        <w:trPr>
          <w:cantSplit/>
          <w:trHeight w:val="300"/>
        </w:trPr>
        <w:tc>
          <w:tcPr>
            <w:tcW w:w="365" w:type="pct"/>
            <w:noWrap/>
            <w:hideMark/>
          </w:tcPr>
          <w:p w14:paraId="52CC948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6</w:t>
            </w:r>
          </w:p>
        </w:tc>
        <w:tc>
          <w:tcPr>
            <w:tcW w:w="809" w:type="pct"/>
            <w:noWrap/>
            <w:hideMark/>
          </w:tcPr>
          <w:p w14:paraId="0D6BFE0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itrus</w:t>
            </w:r>
          </w:p>
        </w:tc>
        <w:tc>
          <w:tcPr>
            <w:tcW w:w="591" w:type="pct"/>
            <w:noWrap/>
            <w:hideMark/>
          </w:tcPr>
          <w:p w14:paraId="02FC2DD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87</w:t>
            </w:r>
          </w:p>
        </w:tc>
        <w:tc>
          <w:tcPr>
            <w:tcW w:w="1396" w:type="pct"/>
          </w:tcPr>
          <w:p w14:paraId="1F77D49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luster identification, characterization, and regression</w:t>
            </w:r>
          </w:p>
        </w:tc>
        <w:tc>
          <w:tcPr>
            <w:tcW w:w="1252" w:type="pct"/>
          </w:tcPr>
          <w:p w14:paraId="5323A13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of stratifying cellular subpopulations</w:t>
            </w:r>
          </w:p>
        </w:tc>
        <w:tc>
          <w:tcPr>
            <w:tcW w:w="587" w:type="pct"/>
          </w:tcPr>
          <w:p w14:paraId="18ED7FB9" w14:textId="1876DC85"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73/pnas.1408792111","ISBN":"0027-8424","ISSN":"0027-8424","PMID":"24979804","abstract":"Elucidation and examination of cellular subpopulations that display condition-specific behavior can play a critical contributory role in understanding disease mechanism, as well as provide a focal point for development of diagnostic criteria linking such a mechanism to clinical prognosis. Despite recent advancements in single-cell measurement technologies, the identification of relevant cell subsets through manual efforts remains standard practice. As new technologies such as mass cytometry increase the parameterization of single-cell measurements, the scalability and subjectivity inherent in manual analyses slows both analysis and progress. We therefore developed Citrus (cluster identification, characterization, and regression), a data-driven approach for the identification of stratifying subpopulations in multidimensional cytometry datasets. The methodology of Citrus is demonstrated through the identification of known and unexpected pathway responses in a dataset of stimulated peripheral blood mononuclear cells measured by mass cytometry. Additionally, the performance of Citrus is compared with that of existing methods through the analysis of several publicly available datasets. As the complexity of flow cytometry datasets continues to increase, methods such as Citrus will be needed to aid investigators in the performance of unbiased--and potentially more thorough--correlation-based mining and inspection of cell subsets nested within high-dimensional datasets.","author":[{"dropping-particle":"V.","family":"Bruggner","given":"Robert","non-dropping-particle":"","parse-names":false,"suffix":""},{"dropping-particle":"","family":"Bodenmiller","given":"Bernd","non-dropping-particle":"","parse-names":false,"suffix":""},{"dropping-particle":"","family":"Dill","given":"David L.","non-dropping-particle":"","parse-names":false,"suffix":""},{"dropping-particle":"","family":"Tibshirani","given":"Robert J.","non-dropping-particle":"","parse-names":false,"suffix":""},{"dropping-particle":"","family":"Nolan","given":"Garry P.","non-dropping-particle":"","parse-names":false,"suffix":""}],"container-title":"Proceedings of the National Academy of Sciences","id":"ITEM-1","issue":"26","issued":{"date-parts":[["2014"]]},"page":"E2770-E2777","title":"Automated identification of stratifying signatures in cellular subpopulations","type":"article-journal","volume":"111"},"uris":["http://www.mendeley.com/documents/?uuid=1b039e11-6b08-4198-aaca-5ba6d1743910"]}],"mendeley":{"formattedCitation":"(6)","plainTextFormattedCitation":"(6)","previouslyFormattedCitation":"(6)"},"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6)</w:t>
            </w:r>
            <w:r w:rsidRPr="00256C12">
              <w:rPr>
                <w:rFonts w:ascii="Times New Roman" w:hAnsi="Times New Roman" w:cs="Times New Roman"/>
                <w:sz w:val="18"/>
                <w:szCs w:val="18"/>
              </w:rPr>
              <w:fldChar w:fldCharType="end"/>
            </w:r>
          </w:p>
        </w:tc>
      </w:tr>
      <w:tr w:rsidR="00C630D9" w:rsidRPr="00256C12" w14:paraId="3D09ACB0" w14:textId="77777777" w:rsidTr="001D2971">
        <w:trPr>
          <w:cantSplit/>
          <w:trHeight w:val="300"/>
        </w:trPr>
        <w:tc>
          <w:tcPr>
            <w:tcW w:w="365" w:type="pct"/>
            <w:noWrap/>
            <w:hideMark/>
          </w:tcPr>
          <w:p w14:paraId="246D2EF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7</w:t>
            </w:r>
          </w:p>
        </w:tc>
        <w:tc>
          <w:tcPr>
            <w:tcW w:w="809" w:type="pct"/>
            <w:noWrap/>
            <w:hideMark/>
          </w:tcPr>
          <w:p w14:paraId="0BB05F61"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SOM</w:t>
            </w:r>
            <w:proofErr w:type="spellEnd"/>
          </w:p>
        </w:tc>
        <w:tc>
          <w:tcPr>
            <w:tcW w:w="591" w:type="pct"/>
            <w:noWrap/>
            <w:hideMark/>
          </w:tcPr>
          <w:p w14:paraId="0847B9F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75</w:t>
            </w:r>
          </w:p>
        </w:tc>
        <w:tc>
          <w:tcPr>
            <w:tcW w:w="1396" w:type="pct"/>
          </w:tcPr>
          <w:p w14:paraId="42B54B1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elf-organizing map</w:t>
            </w:r>
          </w:p>
        </w:tc>
        <w:tc>
          <w:tcPr>
            <w:tcW w:w="1252" w:type="pct"/>
          </w:tcPr>
          <w:p w14:paraId="400F54F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lustering data into self-organizing maps and visualisation by minimal spanning trees</w:t>
            </w:r>
          </w:p>
        </w:tc>
        <w:tc>
          <w:tcPr>
            <w:tcW w:w="587" w:type="pct"/>
          </w:tcPr>
          <w:p w14:paraId="273BD290" w14:textId="19E61839"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2625","ISBN":"1552-4930","ISSN":"15524930","PMID":"25573116","abstract":"The number of markers measured in both flow and mass cytometry keeps increasing steadily. Although this provides a wealth of information, it becomes infeasible to analyze these datasets manually. When using 2D scatter plots, the number of possible plots increases exponentially with the number of markers and therefore, relevant information that is present in the data might be missed. In this article, we introduce a new visualization technique, called FlowSOM, which analyzes Flow or mass cytometry data using a Self-Organizing Map. Using a two-level clustering and star charts, our algorithm helps to obtain a clear overview of how all markers are behaving on all cells, and to detect subsets that might be missed otherwise. R code is available at https://github.com/SofieVG/FlowSOM and will be made available at Bioconductor.","author":[{"dropping-particle":"","family":"Gassen","given":"Sofie","non-dropping-particle":"Van","parse-names":false,"suffix":""},{"dropping-particle":"","family":"Callebaut","given":"Britt","non-dropping-particle":"","parse-names":false,"suffix":""},{"dropping-particle":"","family":"Helden","given":"Mary J.","non-dropping-particle":"Van","parse-names":false,"suffix":""},{"dropping-particle":"","family":"Lambrecht","given":"Bart N.","non-dropping-particle":"","parse-names":false,"suffix":""},{"dropping-particle":"","family":"Demeester","given":"Piet","non-dropping-particle":"","parse-names":false,"suffix":""},{"dropping-particle":"","family":"Dhaene","given":"Tom","non-dropping-particle":"","parse-names":false,"suffix":""},{"dropping-particle":"","family":"Saeys","given":"Yvan","non-dropping-particle":"","parse-names":false,"suffix":""}],"container-title":"Cytometry Part A","id":"ITEM-1","issue":"7","issued":{"date-parts":[["2015"]]},"page":"636-645","title":"FlowSOM: Using self-organizing maps for visualization and interpretation of cytometry data","type":"article-journal","volume":"87"},"uris":["http://www.mendeley.com/documents/?uuid=277c8a2f-8d6d-4cf8-b56c-7fe745b30573"]}],"mendeley":{"formattedCitation":"(7)","plainTextFormattedCitation":"(7)","previouslyFormattedCitation":"(7)"},"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7)</w:t>
            </w:r>
            <w:r w:rsidRPr="00256C12">
              <w:rPr>
                <w:rFonts w:ascii="Times New Roman" w:hAnsi="Times New Roman" w:cs="Times New Roman"/>
                <w:sz w:val="18"/>
                <w:szCs w:val="18"/>
              </w:rPr>
              <w:fldChar w:fldCharType="end"/>
            </w:r>
          </w:p>
        </w:tc>
      </w:tr>
      <w:tr w:rsidR="00C630D9" w:rsidRPr="00256C12" w14:paraId="51B1F85F" w14:textId="77777777" w:rsidTr="001D2971">
        <w:trPr>
          <w:cantSplit/>
          <w:trHeight w:val="300"/>
        </w:trPr>
        <w:tc>
          <w:tcPr>
            <w:tcW w:w="365" w:type="pct"/>
            <w:noWrap/>
            <w:hideMark/>
          </w:tcPr>
          <w:p w14:paraId="3732B5A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8</w:t>
            </w:r>
          </w:p>
        </w:tc>
        <w:tc>
          <w:tcPr>
            <w:tcW w:w="809" w:type="pct"/>
            <w:noWrap/>
            <w:hideMark/>
          </w:tcPr>
          <w:p w14:paraId="2F6EA53A"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DensVM</w:t>
            </w:r>
            <w:proofErr w:type="spellEnd"/>
          </w:p>
        </w:tc>
        <w:tc>
          <w:tcPr>
            <w:tcW w:w="591" w:type="pct"/>
            <w:noWrap/>
            <w:hideMark/>
          </w:tcPr>
          <w:p w14:paraId="42C55D5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70</w:t>
            </w:r>
          </w:p>
        </w:tc>
        <w:tc>
          <w:tcPr>
            <w:tcW w:w="1396" w:type="pct"/>
          </w:tcPr>
          <w:p w14:paraId="289AA01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ensity-based clustering aided by support vector machine</w:t>
            </w:r>
          </w:p>
        </w:tc>
        <w:tc>
          <w:tcPr>
            <w:tcW w:w="1252" w:type="pct"/>
          </w:tcPr>
          <w:p w14:paraId="4EFC186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and classification</w:t>
            </w:r>
          </w:p>
        </w:tc>
        <w:tc>
          <w:tcPr>
            <w:tcW w:w="587" w:type="pct"/>
          </w:tcPr>
          <w:p w14:paraId="3841DC6C" w14:textId="2B48C16C"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ni.3006","ISBN":"1529-2916 (Electronic)\\r1529-2908 (Linking)","ISSN":"15292916","PMID":"25306126","abstract":"Advances in cell-fate mapping have revealed the complexity in phenotype, ontogeny and tissue distribution of the mammalian myeloid system. To capture this phenotypic diversity, we developed a 38-antibody panel for mass cytometry and used dimensionality reduction with machine learning-aided cluster analysis to build a composite of murine (mouse) myeloid cells in the steady state across lymphoid and nonlymphoid tissues. In addition to identifying all previously described myeloid populations, higher-order analysis allowed objective delineation of otherwise ambiguous subsets, including monocyte-macrophage intermediates and an array of granulocyte variants. Using mice that cannot sense granulocyte macrophage-colony stimulating factor GM-CSF (Csf2rb(-/-)), which have discrete alterations in myeloid development, we confirmed differences in barrier tissue dendritic cells, lung macrophages and eosinophils. The methodology further identified variations in the monocyte and innate lymphoid cell compartment that were unexpected, which confirmed that this approach is a powerful tool for unambiguous and unbiased characterization of the myeloid system.","author":[{"dropping-particle":"","family":"Becher","given":"Burkhard","non-dropping-particle":"","parse-names":false,"suffix":""},{"dropping-particle":"","family":"Schlitzer","given":"Andreas","non-dropping-particle":"","parse-names":false,"suffix":""},{"dropping-particle":"","family":"Chen","given":"Jinmiao","non-dropping-particle":"","parse-names":false,"suffix":""},{"dropping-particle":"","family":"Mair","given":"Florian","non-dropping-particle":"","parse-names":false,"suffix":""},{"dropping-particle":"","family":"Sumatoh","given":"Hermi R.","non-dropping-particle":"","parse-names":false,"suffix":""},{"dropping-particle":"","family":"Teng","given":"Karen Wei Weng","non-dropping-particle":"","parse-names":false,"suffix":""},{"dropping-particle":"","family":"Low","given":"Donovan","non-dropping-particle":"","parse-names":false,"suffix":""},{"dropping-particle":"","family":"Ruedl","given":"Christiane","non-dropping-particle":"","parse-names":false,"suffix":""},{"dropping-particle":"","family":"Riccardi-Castagnoli","given":"Paola","non-dropping-particle":"","parse-names":false,"suffix":""},{"dropping-particle":"","family":"Poidinger","given":"Michael","non-dropping-particle":"","parse-names":false,"suffix":""},{"dropping-particle":"","family":"Greter","given":"Melanie","non-dropping-particle":"","parse-names":false,"suffix":""},{"dropping-particle":"","family":"Ginhoux","given":"Florent","non-dropping-particle":"","parse-names":false,"suffix":""},{"dropping-particle":"","family":"Newell","given":"Evan W.","non-dropping-particle":"","parse-names":false,"suffix":""}],"container-title":"Nature Immunology","id":"ITEM-1","issue":"12","issued":{"date-parts":[["2014"]]},"page":"1181-1189","publisher":"Nature Publishing Group","title":"High-dimensional analysis of the murine myeloid cell system","type":"article-journal","volume":"15"},"uris":["http://www.mendeley.com/documents/?uuid=a03b625f-d8b9-437a-af80-39a1341e49e5"]}],"mendeley":{"formattedCitation":"(8)","plainTextFormattedCitation":"(8)","previouslyFormattedCitation":"(8)"},"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8)</w:t>
            </w:r>
            <w:r w:rsidRPr="00256C12">
              <w:rPr>
                <w:rFonts w:ascii="Times New Roman" w:hAnsi="Times New Roman" w:cs="Times New Roman"/>
                <w:sz w:val="18"/>
                <w:szCs w:val="18"/>
              </w:rPr>
              <w:fldChar w:fldCharType="end"/>
            </w:r>
          </w:p>
        </w:tc>
      </w:tr>
      <w:tr w:rsidR="00C630D9" w:rsidRPr="00256C12" w14:paraId="735BDD94" w14:textId="77777777" w:rsidTr="001D2971">
        <w:trPr>
          <w:cantSplit/>
          <w:trHeight w:val="300"/>
        </w:trPr>
        <w:tc>
          <w:tcPr>
            <w:tcW w:w="365" w:type="pct"/>
            <w:noWrap/>
            <w:hideMark/>
          </w:tcPr>
          <w:p w14:paraId="339225E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8</w:t>
            </w:r>
          </w:p>
        </w:tc>
        <w:tc>
          <w:tcPr>
            <w:tcW w:w="809" w:type="pct"/>
            <w:noWrap/>
            <w:hideMark/>
          </w:tcPr>
          <w:p w14:paraId="08C432FC"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Means</w:t>
            </w:r>
            <w:proofErr w:type="spellEnd"/>
          </w:p>
        </w:tc>
        <w:tc>
          <w:tcPr>
            <w:tcW w:w="591" w:type="pct"/>
            <w:noWrap/>
            <w:hideMark/>
          </w:tcPr>
          <w:p w14:paraId="69E4A5E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70</w:t>
            </w:r>
          </w:p>
        </w:tc>
        <w:tc>
          <w:tcPr>
            <w:tcW w:w="1396" w:type="pct"/>
          </w:tcPr>
          <w:p w14:paraId="03BD0C73"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06934B7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k-Means based clustering</w:t>
            </w:r>
          </w:p>
        </w:tc>
        <w:tc>
          <w:tcPr>
            <w:tcW w:w="587" w:type="pct"/>
          </w:tcPr>
          <w:p w14:paraId="5BC36DE5" w14:textId="2BF93D3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1007","ISBN":"1552-4930 (Electronic)\\r1552-4922 (Linking)","ISSN":"15524922","PMID":"21182178","abstract":"We have developed flowMeans, a time-efficient and accurate method for automated identification of cell populations in flow cytometry (FCM) data based on K-means clustering. Unlike traditional K-means, flowMeans can identify concave cell populations by modelling a single population with multiple clusters. flowMeans uses a change point detection algorithm to determine the number of sub-populations, enabling the method to be used in high throughput FCM data analysis pipelines. Our approach compares favorably to manual analysis by human experts and current state-of-the-art automated gating algorithms. flowMeans is freely available as an open source R package through Bioconductor.","author":[{"dropping-particle":"","family":"Aghaeepour","given":"Nima","non-dropping-particle":"","parse-names":false,"suffix":""},{"dropping-particle":"","family":"Nikolic","given":"Radina","non-dropping-particle":"","parse-names":false,"suffix":""},{"dropping-particle":"","family":"Hoos","given":"Holger H.","non-dropping-particle":"","parse-names":false,"suffix":""},{"dropping-particle":"","family":"Brinkman","given":"Ryan R.","non-dropping-particle":"","parse-names":false,"suffix":""}],"container-title":"Cytometry Part A","id":"ITEM-1","issue":"1","issued":{"date-parts":[["2011"]]},"page":"6-13","title":"Rapid cell population identification in flow cytometry data","type":"article-journal","volume":"79 A"},"uris":["http://www.mendeley.com/documents/?uuid=7bebeabd-447a-4e4c-855e-8e67f74ca7a8"]}],"mendeley":{"formattedCitation":"(9)","plainTextFormattedCitation":"(9)","previouslyFormattedCitation":"(9)"},"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9)</w:t>
            </w:r>
            <w:r w:rsidRPr="00256C12">
              <w:rPr>
                <w:rFonts w:ascii="Times New Roman" w:hAnsi="Times New Roman" w:cs="Times New Roman"/>
                <w:sz w:val="18"/>
                <w:szCs w:val="18"/>
              </w:rPr>
              <w:fldChar w:fldCharType="end"/>
            </w:r>
          </w:p>
        </w:tc>
      </w:tr>
      <w:tr w:rsidR="00C630D9" w:rsidRPr="00256C12" w14:paraId="38D5F427" w14:textId="77777777" w:rsidTr="001D2971">
        <w:trPr>
          <w:cantSplit/>
          <w:trHeight w:val="300"/>
        </w:trPr>
        <w:tc>
          <w:tcPr>
            <w:tcW w:w="365" w:type="pct"/>
            <w:noWrap/>
            <w:hideMark/>
          </w:tcPr>
          <w:p w14:paraId="26506C7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0</w:t>
            </w:r>
          </w:p>
        </w:tc>
        <w:tc>
          <w:tcPr>
            <w:tcW w:w="809" w:type="pct"/>
            <w:noWrap/>
            <w:hideMark/>
          </w:tcPr>
          <w:p w14:paraId="765E6BF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ACCENSE</w:t>
            </w:r>
          </w:p>
        </w:tc>
        <w:tc>
          <w:tcPr>
            <w:tcW w:w="591" w:type="pct"/>
            <w:noWrap/>
            <w:hideMark/>
          </w:tcPr>
          <w:p w14:paraId="1F6004C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66</w:t>
            </w:r>
          </w:p>
        </w:tc>
        <w:tc>
          <w:tcPr>
            <w:tcW w:w="1396" w:type="pct"/>
          </w:tcPr>
          <w:p w14:paraId="41A3DC1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Automatic Classification of Cellular Expression by Nonlinear Stochastic Embedding</w:t>
            </w:r>
          </w:p>
        </w:tc>
        <w:tc>
          <w:tcPr>
            <w:tcW w:w="1252" w:type="pct"/>
          </w:tcPr>
          <w:p w14:paraId="463F7F7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of cell subpopulations through t-SNE dimensionality reduction and density-based partitioning</w:t>
            </w:r>
          </w:p>
        </w:tc>
        <w:tc>
          <w:tcPr>
            <w:tcW w:w="587" w:type="pct"/>
          </w:tcPr>
          <w:p w14:paraId="0D094CDA" w14:textId="38AC6A28"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73/pnas.1321405111","ISBN":"1321405111","ISSN":"0027-8424","PMID":"24344260","abstract":"Mass cytometry enables an unprecedented number of parameters to be measured in individual cells at a high throughput, but the large dimensionality of the resulting data severely limits approaches relying on manual \"gating.\" Clustering cells based on phenotypic similarity comes at a loss of single-cell resolution and often the number of subpopulations is unknown a priori. Here we describe ACCENSE, a tool that combines nonlinear dimensionality reduction with density-based partitioning, and displays multivariate cellular phenotypes on a 2D plot. We apply ACCENSE to 35-parameter mass cytometry data from CD8(+) T cells derived from specific pathogen-free and germ-free mice, and stratify cells into phenotypic subpopulations. Our results show significant heterogeneity within the known CD8(+) T-cell subpopulations, and of particular note is that we find a large novel subpopulation in both specific pathogen-free and germ-free mice that has not been described previously. This subpopulation possesses a phenotypic signature that is distinct from conventional naive and memory subpopulations when analyzed by ACCENSE, but is not distinguishable on a biaxial plot of standard markers. We are able to automatically identify cellular subpopulations based on all proteins analyzed, thus aiding the full utilization of powerful new single-cell technologies such as mass cytometry.","author":[{"dropping-particle":"","family":"Shekhar","given":"K.","non-dropping-particle":"","parse-names":false,"suffix":""},{"dropping-particle":"","family":"Brodin","given":"P.","non-dropping-particle":"","parse-names":false,"suffix":""},{"dropping-particle":"","family":"Davis","given":"M. M.","non-dropping-particle":"","parse-names":false,"suffix":""},{"dropping-particle":"","family":"Chakraborty","given":"A. K.","non-dropping-particle":"","parse-names":false,"suffix":""}],"container-title":"Proceedings of the National Academy of Sciences","id":"ITEM-1","issue":"1","issued":{"date-parts":[["2014"]]},"page":"202-207","title":"Automatic Classification of Cellular Expression by Nonlinear Stochastic Embedding (ACCENSE)","type":"article-journal","volume":"111"},"uris":["http://www.mendeley.com/documents/?uuid=025aa3a8-702e-429e-9d91-27cec540f8b3"]}],"mendeley":{"formattedCitation":"(10)","plainTextFormattedCitation":"(10)","previouslyFormattedCitation":"(10)"},"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0)</w:t>
            </w:r>
            <w:r w:rsidRPr="00256C12">
              <w:rPr>
                <w:rFonts w:ascii="Times New Roman" w:hAnsi="Times New Roman" w:cs="Times New Roman"/>
                <w:sz w:val="18"/>
                <w:szCs w:val="18"/>
              </w:rPr>
              <w:fldChar w:fldCharType="end"/>
            </w:r>
          </w:p>
        </w:tc>
      </w:tr>
      <w:tr w:rsidR="00C630D9" w:rsidRPr="00256C12" w14:paraId="60093B74" w14:textId="77777777" w:rsidTr="001D2971">
        <w:trPr>
          <w:cantSplit/>
          <w:trHeight w:val="300"/>
        </w:trPr>
        <w:tc>
          <w:tcPr>
            <w:tcW w:w="365" w:type="pct"/>
            <w:noWrap/>
            <w:hideMark/>
          </w:tcPr>
          <w:p w14:paraId="0304556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0</w:t>
            </w:r>
          </w:p>
        </w:tc>
        <w:tc>
          <w:tcPr>
            <w:tcW w:w="809" w:type="pct"/>
            <w:noWrap/>
            <w:hideMark/>
          </w:tcPr>
          <w:p w14:paraId="584D5D6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Wanderlust</w:t>
            </w:r>
          </w:p>
        </w:tc>
        <w:tc>
          <w:tcPr>
            <w:tcW w:w="591" w:type="pct"/>
            <w:noWrap/>
            <w:hideMark/>
          </w:tcPr>
          <w:p w14:paraId="2B063F5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66</w:t>
            </w:r>
          </w:p>
        </w:tc>
        <w:tc>
          <w:tcPr>
            <w:tcW w:w="1396" w:type="pct"/>
          </w:tcPr>
          <w:p w14:paraId="29B80F06"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152511A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evelopmental trajectory detection</w:t>
            </w:r>
          </w:p>
        </w:tc>
        <w:tc>
          <w:tcPr>
            <w:tcW w:w="587" w:type="pct"/>
          </w:tcPr>
          <w:p w14:paraId="4A23F20A" w14:textId="4822C339"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16/j.cell.2014.04.005","ISBN":"1097-4172 (Electronic) 0092-8674 (Linking)","ISSN":"10974172","PMID":"24766814","abstract":"Tissue regeneration is an orchestrated progression of cells from an immature state to a mature one, conventionally represented as distinctive cell subsets. A continuum of transitional cell states exists between these discrete stages. We combine the depth of single-cell mass cytometry and an algorithm developed to leverage this continuum by aligning single cells of a given lineage onto a unified trajectory that accurately predicts the developmental path de novo. Applied to human B cell lymphopoiesis, the algorithm (termed Wanderlust) constructed trajectories spanning from hematopoietic stem cells through to naive B cells. This trajectory revealed nascent fractions of B cell progenitors and aligned them with developmentally cued regulatory signaling including IL-7/STAT5 and cellular events such as immunoglobulin rearrangement, highlighting checkpoints across which regulatory signals are rewired paralleling changes in cellular state. This study provides a comprehensive analysis of human B lymphopoiesis, laying a foundation to apply this approach to other tissues and \"corrupted\" developmental processes including cancer. © 2014 Elsevier Inc.","author":[{"dropping-particle":"","family":"Bendall","given":"Sean C.","non-dropping-particle":"","parse-names":false,"suffix":""},{"dropping-particle":"","family":"Davis","given":"Kara L.","non-dropping-particle":"","parse-names":false,"suffix":""},{"dropping-particle":"","family":"Amir","given":"El Ad David","non-dropping-particle":"","parse-names":false,"suffix":""},{"dropping-particle":"","family":"Tadmor","given":"Michelle D.","non-dropping-particle":"","parse-names":false,"suffix":""},{"dropping-particle":"","family":"Simonds","given":"Erin F.","non-dropping-particle":"","parse-names":false,"suffix":""},{"dropping-particle":"","family":"Chen","given":"Tiffany J.","non-dropping-particle":"","parse-names":false,"suffix":""},{"dropping-particle":"","family":"Shenfeld","given":"Daniel K.","non-dropping-particle":"","parse-names":false,"suffix":""},{"dropping-particle":"","family":"Nolan","given":"Garry P.","non-dropping-particle":"","parse-names":false,"suffix":""},{"dropping-particle":"","family":"Pe'Er","given":"Dana","non-dropping-particle":"","parse-names":false,"suffix":""}],"container-title":"Cell","id":"ITEM-1","issue":"3","issued":{"date-parts":[["2014"]]},"page":"714-725","publisher":"Elsevier","title":"Single-cell trajectory detection uncovers progression and regulatory coordination in human b cell development","type":"article-journal","volume":"157"},"uris":["http://www.mendeley.com/documents/?uuid=612a83bb-f7f9-445a-bc35-453d1f549b0d"]}],"mendeley":{"formattedCitation":"(11)","plainTextFormattedCitation":"(11)","previouslyFormattedCitation":"(11)"},"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1)</w:t>
            </w:r>
            <w:r w:rsidRPr="00256C12">
              <w:rPr>
                <w:rFonts w:ascii="Times New Roman" w:hAnsi="Times New Roman" w:cs="Times New Roman"/>
                <w:sz w:val="18"/>
                <w:szCs w:val="18"/>
              </w:rPr>
              <w:fldChar w:fldCharType="end"/>
            </w:r>
          </w:p>
        </w:tc>
      </w:tr>
      <w:tr w:rsidR="00C630D9" w:rsidRPr="00256C12" w14:paraId="5477D206" w14:textId="77777777" w:rsidTr="001D2971">
        <w:trPr>
          <w:cantSplit/>
          <w:trHeight w:val="300"/>
        </w:trPr>
        <w:tc>
          <w:tcPr>
            <w:tcW w:w="365" w:type="pct"/>
            <w:noWrap/>
            <w:hideMark/>
          </w:tcPr>
          <w:p w14:paraId="5D3AB87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2</w:t>
            </w:r>
          </w:p>
        </w:tc>
        <w:tc>
          <w:tcPr>
            <w:tcW w:w="809" w:type="pct"/>
            <w:noWrap/>
            <w:hideMark/>
          </w:tcPr>
          <w:p w14:paraId="30C3999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FLOCK</w:t>
            </w:r>
          </w:p>
        </w:tc>
        <w:tc>
          <w:tcPr>
            <w:tcW w:w="591" w:type="pct"/>
            <w:noWrap/>
            <w:hideMark/>
          </w:tcPr>
          <w:p w14:paraId="5AE78F4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63</w:t>
            </w:r>
          </w:p>
        </w:tc>
        <w:tc>
          <w:tcPr>
            <w:tcW w:w="1396" w:type="pct"/>
          </w:tcPr>
          <w:p w14:paraId="00700F01"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w:t>
            </w:r>
            <w:proofErr w:type="spellEnd"/>
            <w:r w:rsidRPr="00256C12">
              <w:rPr>
                <w:rFonts w:ascii="Times New Roman" w:hAnsi="Times New Roman" w:cs="Times New Roman"/>
                <w:sz w:val="18"/>
                <w:szCs w:val="18"/>
              </w:rPr>
              <w:t xml:space="preserve"> Clustering without K</w:t>
            </w:r>
          </w:p>
        </w:tc>
        <w:tc>
          <w:tcPr>
            <w:tcW w:w="1252" w:type="pct"/>
          </w:tcPr>
          <w:p w14:paraId="65FC510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density-based clustering</w:t>
            </w:r>
          </w:p>
        </w:tc>
        <w:tc>
          <w:tcPr>
            <w:tcW w:w="587" w:type="pct"/>
          </w:tcPr>
          <w:p w14:paraId="1BBD9E8A" w14:textId="0BE36180"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b.20554","ISSN":"15524949","author":[{"dropping-particle":"","family":"Qian","given":"Yu","non-dropping-particle":"","parse-names":false,"suffix":""},{"dropping-particle":"","family":"Wei","given":"Chungwen","non-dropping-particle":"","parse-names":false,"suffix":""},{"dropping-particle":"","family":"Eun-Hyung Lee","given":"F.","non-dropping-particle":"","parse-names":false,"suffix":""},{"dropping-particle":"","family":"Campbell","given":"John","non-dropping-particle":"","parse-names":false,"suffix":""},{"dropping-particle":"","family":"Halliley","given":"Jessica","non-dropping-particle":"","parse-names":false,"suffix":""},{"dropping-particle":"","family":"Lee","given":"Jamie A.","non-dropping-particle":"","parse-names":false,"suffix":""},{"dropping-particle":"","family":"Cai","given":"Jennifer","non-dropping-particle":"","parse-names":false,"suffix":""},{"dropping-particle":"","family":"Kong","given":"Y. Megan","non-dropping-particle":"","parse-names":false,"suffix":""},{"dropping-particle":"","family":"Sadat","given":"Eva","non-dropping-particle":"","parse-names":false,"suffix":""},{"dropping-particle":"","family":"Thomson","given":"Elizabeth","non-dropping-particle":"","parse-names":false,"suffix":""},{"dropping-particle":"","family":"Dunn","given":"Patrick","non-dropping-particle":"","parse-names":false,"suffix":""},{"dropping-particle":"","family":"Seegmiller","given":"Adam C.","non-dropping-particle":"","parse-names":false,"suffix":""},{"dropping-particle":"","family":"Karandikar","given":"Nitin J.","non-dropping-particle":"","parse-names":false,"suffix":""},{"dropping-particle":"","family":"Tipton","given":"Christopher M.","non-dropping-particle":"","parse-names":false,"suffix":""},{"dropping-particle":"","family":"Mosmann","given":"Tim","non-dropping-particle":"","parse-names":false,"suffix":""},{"dropping-particle":"","family":"Sanz","given":"Iñaki","non-dropping-particle":"","parse-names":false,"suffix":""},{"dropping-particle":"","family":"Scheuermann","given":"Richard H.","non-dropping-particle":"","parse-names":false,"suffix":""}],"container-title":"Cytometry Part B: Clinical Cytometry","id":"ITEM-1","issue":"S1","issued":{"date-parts":[["2010"]]},"page":"S69-S82","title":"Elucidation of seventeen human peripheral blood B-cell subsets and quantification of the tetanus response using a density-based method for the automated identification of cell populations in multidimensional flow cytometry data","type":"article-journal","volume":"78B"},"uris":["http://www.mendeley.com/documents/?uuid=f50c3275-b8f2-332d-9080-bcb84d7c9272"]}],"mendeley":{"formattedCitation":"(12)","plainTextFormattedCitation":"(12)","previouslyFormattedCitation":"(12)"},"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2)</w:t>
            </w:r>
            <w:r w:rsidRPr="00256C12">
              <w:rPr>
                <w:rFonts w:ascii="Times New Roman" w:hAnsi="Times New Roman" w:cs="Times New Roman"/>
                <w:sz w:val="18"/>
                <w:szCs w:val="18"/>
              </w:rPr>
              <w:fldChar w:fldCharType="end"/>
            </w:r>
          </w:p>
        </w:tc>
      </w:tr>
      <w:tr w:rsidR="00C630D9" w:rsidRPr="00256C12" w14:paraId="4D2BE5B7" w14:textId="77777777" w:rsidTr="001D2971">
        <w:trPr>
          <w:cantSplit/>
          <w:trHeight w:val="300"/>
        </w:trPr>
        <w:tc>
          <w:tcPr>
            <w:tcW w:w="365" w:type="pct"/>
            <w:noWrap/>
            <w:hideMark/>
          </w:tcPr>
          <w:p w14:paraId="13C10B5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3</w:t>
            </w:r>
          </w:p>
        </w:tc>
        <w:tc>
          <w:tcPr>
            <w:tcW w:w="809" w:type="pct"/>
            <w:noWrap/>
            <w:hideMark/>
          </w:tcPr>
          <w:p w14:paraId="6FDDF128"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Clust</w:t>
            </w:r>
            <w:proofErr w:type="spellEnd"/>
          </w:p>
        </w:tc>
        <w:tc>
          <w:tcPr>
            <w:tcW w:w="591" w:type="pct"/>
            <w:noWrap/>
            <w:hideMark/>
          </w:tcPr>
          <w:p w14:paraId="30798DD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58</w:t>
            </w:r>
          </w:p>
        </w:tc>
        <w:tc>
          <w:tcPr>
            <w:tcW w:w="1396" w:type="pct"/>
          </w:tcPr>
          <w:p w14:paraId="4242F96C"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1E67844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multivariate t-mixture modelling with Box-Cox transformed data</w:t>
            </w:r>
          </w:p>
        </w:tc>
        <w:tc>
          <w:tcPr>
            <w:tcW w:w="587" w:type="pct"/>
          </w:tcPr>
          <w:p w14:paraId="044B05D8" w14:textId="0820C722"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186/1471-2105-10-145","ISSN":"1471-2105","PMID":"19442304","abstract":"BACKGROUND As a high-throughput technology that offers rapid quantification of multidimensional characteristics for millions of cells, flow cytometry (FCM) is widely used in health research, medical diagnosis and treatment, and vaccine development. Nevertheless, there is an increasing concern about the lack of appropriate software tools to provide an automated analysis platform to parallelize the high-throughput data-generation platform. Currently, to a large extent, FCM data analysis relies on the manual selection of sequential regions in 2-D graphical projections to extract the cell populations of interest. This is a time-consuming task that ignores the high-dimensionality of FCM data. RESULTS In view of the aforementioned issues, we have developed an R package called flowClust to automate FCM analysis. flowClust implements a robust model-based clustering approach based on multivariate t mixture models with the Box-Cox transformation. The package provides the functionality to identify cell populations whilst simultaneously handling the commonly encountered issues of outlier identification and data transformation. It offers various tools to summarize and visualize a wealth of features of the clustering results. In addition, to ensure its convenience of use, flowClust has been adapted for the current FCM data format, and integrated with existing Bioconductor packages dedicated to FCM analysis. CONCLUSION flowClust addresses the issue of a dearth of software that helps automate FCM analysis with a sound theoretical foundation. It tends to give reproducible results, and helps reduce the significant subjectivity and human time cost encountered in FCM analysis. The package contributes to the cytometry community by offering an efficient, automated analysis platform which facilitates the active, ongoing technological advancement.","author":[{"dropping-particle":"","family":"Lo","given":"Kenneth","non-dropping-particle":"","parse-names":false,"suffix":""},{"dropping-particle":"","family":"Hahne","given":"Florian","non-dropping-particle":"","parse-names":false,"suffix":""},{"dropping-particle":"","family":"Brinkman","given":"Ryan R","non-dropping-particle":"","parse-names":false,"suffix":""},{"dropping-particle":"","family":"Gottardo","given":"Raphael","non-dropping-particle":"","parse-names":false,"suffix":""}],"container-title":"BMC Bioinformatics","id":"ITEM-1","issue":"1","issued":{"date-parts":[["2009","5","14"]]},"page":"145","title":"flowClust: a Bioconductor package for automated gating of flow cytometry data.","type":"article-journal","volume":"10"},"uris":["http://www.mendeley.com/documents/?uuid=10c8ecd6-34f9-3685-a2ee-01cb66a14979"]}],"mendeley":{"formattedCitation":"(13)","plainTextFormattedCitation":"(13)","previouslyFormattedCitation":"(13)"},"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3)</w:t>
            </w:r>
            <w:r w:rsidRPr="00256C12">
              <w:rPr>
                <w:rFonts w:ascii="Times New Roman" w:hAnsi="Times New Roman" w:cs="Times New Roman"/>
                <w:sz w:val="18"/>
                <w:szCs w:val="18"/>
              </w:rPr>
              <w:fldChar w:fldCharType="end"/>
            </w:r>
          </w:p>
        </w:tc>
      </w:tr>
      <w:tr w:rsidR="00C630D9" w:rsidRPr="00256C12" w14:paraId="4F8E43A0" w14:textId="77777777" w:rsidTr="001D2971">
        <w:trPr>
          <w:cantSplit/>
          <w:trHeight w:val="300"/>
        </w:trPr>
        <w:tc>
          <w:tcPr>
            <w:tcW w:w="365" w:type="pct"/>
            <w:noWrap/>
            <w:hideMark/>
          </w:tcPr>
          <w:p w14:paraId="28188AC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4</w:t>
            </w:r>
          </w:p>
        </w:tc>
        <w:tc>
          <w:tcPr>
            <w:tcW w:w="809" w:type="pct"/>
            <w:noWrap/>
            <w:hideMark/>
          </w:tcPr>
          <w:p w14:paraId="5091B4D6"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Merge</w:t>
            </w:r>
            <w:proofErr w:type="spellEnd"/>
            <w:r w:rsidRPr="00256C12">
              <w:rPr>
                <w:rFonts w:ascii="Times New Roman" w:hAnsi="Times New Roman" w:cs="Times New Roman"/>
                <w:sz w:val="18"/>
                <w:szCs w:val="18"/>
              </w:rPr>
              <w:t xml:space="preserve"> </w:t>
            </w:r>
          </w:p>
        </w:tc>
        <w:tc>
          <w:tcPr>
            <w:tcW w:w="591" w:type="pct"/>
            <w:noWrap/>
            <w:hideMark/>
          </w:tcPr>
          <w:p w14:paraId="00D351D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53</w:t>
            </w:r>
          </w:p>
        </w:tc>
        <w:tc>
          <w:tcPr>
            <w:tcW w:w="1396" w:type="pct"/>
          </w:tcPr>
          <w:p w14:paraId="45F714EC"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32EA729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Cell population identification using </w:t>
            </w:r>
            <w:proofErr w:type="spellStart"/>
            <w:r w:rsidRPr="00256C12">
              <w:rPr>
                <w:rFonts w:ascii="Times New Roman" w:hAnsi="Times New Roman" w:cs="Times New Roman"/>
                <w:sz w:val="18"/>
                <w:szCs w:val="18"/>
              </w:rPr>
              <w:t>flowClust</w:t>
            </w:r>
            <w:proofErr w:type="spellEnd"/>
            <w:r w:rsidRPr="00256C12">
              <w:rPr>
                <w:rFonts w:ascii="Times New Roman" w:hAnsi="Times New Roman" w:cs="Times New Roman"/>
                <w:sz w:val="18"/>
                <w:szCs w:val="18"/>
              </w:rPr>
              <w:t xml:space="preserve"> and a cluster merging algorithm</w:t>
            </w:r>
          </w:p>
        </w:tc>
        <w:tc>
          <w:tcPr>
            <w:tcW w:w="587" w:type="pct"/>
          </w:tcPr>
          <w:p w14:paraId="673AA30E" w14:textId="3FAA31C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155/2009/247646","ISBN":"1687-8035 (Electronic)\\n1687-8027 (Linking)","ISSN":"1687-8027","PMID":"20049161","abstract":"&lt;p&gt;We present a framework for the identification of cell subpopulations in flow cytometry data based on merging mixture components using the flowClust methodology. We show that the cluster merging algorithm under our framework improves model fit and provides a better estimate of the number of distinct cell subpopulations than either Gaussian mixture models or flowClust, especially for complicated flow cytometry data distributions. Our framework allows the automated selection of the number of distinct cell subpopulations and we are able to identify cases where the algorithm fails, thus making it suitable for application in a high throughput FCM analysis pipeline. Furthermore, we demonstrate a method for summarizing complex merged cell subpopulations in a simple manner that integrates with the existing flowClust framework and enables downstream data analysis. We demonstrate the performance of our framework on simulated and real FCM data. The software is available in the flowMerge package through the Bioconductor project.&lt;/p&gt;","author":[{"dropping-particle":"","family":"Finak","given":"Greg","non-dropping-particle":"","parse-names":false,"suffix":""},{"dropping-particle":"","family":"Bashashati","given":"Ali","non-dropping-particle":"","parse-names":false,"suffix":""},{"dropping-particle":"","family":"Brinkman","given":"Ryan","non-dropping-particle":"","parse-names":false,"suffix":""},{"dropping-particle":"","family":"Gottardo","given":"Raphaël","non-dropping-particle":"","parse-names":false,"suffix":""}],"container-title":"Advances in Bioinformatics","id":"ITEM-1","issued":{"date-parts":[["2009"]]},"page":"1-12","title":"Merging Mixture Components for Cell Population Identification in Flow Cytometry","type":"article-journal","volume":"2009"},"uris":["http://www.mendeley.com/documents/?uuid=934462a8-4ae5-405b-a49e-0370ce00cf1a"]}],"mendeley":{"formattedCitation":"(14)","plainTextFormattedCitation":"(14)","previouslyFormattedCitation":"(14)"},"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4)</w:t>
            </w:r>
            <w:r w:rsidRPr="00256C12">
              <w:rPr>
                <w:rFonts w:ascii="Times New Roman" w:hAnsi="Times New Roman" w:cs="Times New Roman"/>
                <w:sz w:val="18"/>
                <w:szCs w:val="18"/>
              </w:rPr>
              <w:fldChar w:fldCharType="end"/>
            </w:r>
          </w:p>
        </w:tc>
      </w:tr>
      <w:tr w:rsidR="00C630D9" w:rsidRPr="00256C12" w14:paraId="3D0A7179" w14:textId="77777777" w:rsidTr="001D2971">
        <w:trPr>
          <w:cantSplit/>
          <w:trHeight w:val="300"/>
        </w:trPr>
        <w:tc>
          <w:tcPr>
            <w:tcW w:w="365" w:type="pct"/>
            <w:noWrap/>
            <w:hideMark/>
          </w:tcPr>
          <w:p w14:paraId="1FC52E6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lastRenderedPageBreak/>
              <w:t>15</w:t>
            </w:r>
          </w:p>
        </w:tc>
        <w:tc>
          <w:tcPr>
            <w:tcW w:w="809" w:type="pct"/>
            <w:noWrap/>
            <w:hideMark/>
          </w:tcPr>
          <w:p w14:paraId="6A92517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X-Shift</w:t>
            </w:r>
          </w:p>
        </w:tc>
        <w:tc>
          <w:tcPr>
            <w:tcW w:w="591" w:type="pct"/>
            <w:noWrap/>
            <w:hideMark/>
          </w:tcPr>
          <w:p w14:paraId="0A4BAAC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50</w:t>
            </w:r>
          </w:p>
        </w:tc>
        <w:tc>
          <w:tcPr>
            <w:tcW w:w="1396" w:type="pct"/>
          </w:tcPr>
          <w:p w14:paraId="13E373C1"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17DC765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Exploration of single-cell data by clustering (K-nearest neighbour density estimate) and visualisation by divisive marker trees and force-directed layouts</w:t>
            </w:r>
          </w:p>
        </w:tc>
        <w:tc>
          <w:tcPr>
            <w:tcW w:w="587" w:type="pct"/>
          </w:tcPr>
          <w:p w14:paraId="7FB4255E" w14:textId="71C71D6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nmeth.3863","ISBN":"1548-7105 (Electronic)\\r1548-7091 (Linking)","ISSN":"15487105","PMID":"27183440","abstract":"Accurate identification of cell subsets in complex populations is key to discovering novelty in multidimensional single-cell experiments. We present X-shift (http://web.stanford.edu/~samusik/vortex/), an algorithm that processes data sets using fast k-nearest-neighbor estimation of cell event density and arranges populations by marker-based classification. X-shift enables automated cell-subset clustering and access to biological insights that 'prior knowledge' might prevent the researcher from discovering.","author":[{"dropping-particle":"","family":"Samusik","given":"Nikolay","non-dropping-particle":"","parse-names":false,"suffix":""},{"dropping-particle":"","family":"Good","given":"Zinaida","non-dropping-particle":"","parse-names":false,"suffix":""},{"dropping-particle":"","family":"Spitzer","given":"Matthew H.","non-dropping-particle":"","parse-names":false,"suffix":""},{"dropping-particle":"","family":"Davis","given":"Kara L.","non-dropping-particle":"","parse-names":false,"suffix":""},{"dropping-particle":"","family":"Nolan","given":"Garry P.","non-dropping-particle":"","parse-names":false,"suffix":""}],"container-title":"Nature Methods","id":"ITEM-1","issue":"6","issued":{"date-parts":[["2016"]]},"page":"493-496","title":"Automated mapping of phenotype space with single-cell data","type":"article-journal","volume":"13"},"uris":["http://www.mendeley.com/documents/?uuid=c40a41f7-05b8-40a4-a9ff-43a78a175c02"]}],"mendeley":{"formattedCitation":"(15)","plainTextFormattedCitation":"(15)","previouslyFormattedCitation":"(15)"},"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5)</w:t>
            </w:r>
            <w:r w:rsidRPr="00256C12">
              <w:rPr>
                <w:rFonts w:ascii="Times New Roman" w:hAnsi="Times New Roman" w:cs="Times New Roman"/>
                <w:sz w:val="18"/>
                <w:szCs w:val="18"/>
              </w:rPr>
              <w:fldChar w:fldCharType="end"/>
            </w:r>
          </w:p>
        </w:tc>
      </w:tr>
      <w:tr w:rsidR="00C630D9" w:rsidRPr="00256C12" w14:paraId="1311E09A" w14:textId="77777777" w:rsidTr="001D2971">
        <w:trPr>
          <w:cantSplit/>
          <w:trHeight w:val="300"/>
        </w:trPr>
        <w:tc>
          <w:tcPr>
            <w:tcW w:w="365" w:type="pct"/>
            <w:noWrap/>
            <w:hideMark/>
          </w:tcPr>
          <w:p w14:paraId="54AFFF3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6</w:t>
            </w:r>
          </w:p>
        </w:tc>
        <w:tc>
          <w:tcPr>
            <w:tcW w:w="809" w:type="pct"/>
            <w:noWrap/>
            <w:hideMark/>
          </w:tcPr>
          <w:p w14:paraId="7EDE5C55"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SamSPECTRAL</w:t>
            </w:r>
            <w:proofErr w:type="spellEnd"/>
          </w:p>
        </w:tc>
        <w:tc>
          <w:tcPr>
            <w:tcW w:w="591" w:type="pct"/>
            <w:noWrap/>
            <w:hideMark/>
          </w:tcPr>
          <w:p w14:paraId="33891F0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8</w:t>
            </w:r>
          </w:p>
        </w:tc>
        <w:tc>
          <w:tcPr>
            <w:tcW w:w="1396" w:type="pct"/>
          </w:tcPr>
          <w:p w14:paraId="2E78ADB5"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66ACC1E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spectral clustering and sampling</w:t>
            </w:r>
          </w:p>
        </w:tc>
        <w:tc>
          <w:tcPr>
            <w:tcW w:w="587" w:type="pct"/>
          </w:tcPr>
          <w:p w14:paraId="0C96DFBC" w14:textId="796C9173"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186/1471-2105-11-403","ISBN":"1471-2105 (Electronic)\\r1471-2105 (Linking)","ISSN":"14712105","PMID":"20667133","abstract":"BACKGROUND: Recent biological discoveries have shown that clustering large datasets is essential for better understanding biology in many areas. Spectral clustering in particular has proven to be a powerful tool amenable for many applications. However, it cannot be directly applied to large datasets due to time and memory limitations. To address this issue, we have modified spectral clustering by adding an information preserving sampling procedure and applying a post-processing stage. We call this entire algorithm SamSPECTRAL.\\n\\nRESULTS: We tested our algorithm on flow cytometry data as an example of large, multidimensional data containing potentially hundreds of thousands of data points (i.e., \"events\" in flow cytometry, typically corresponding to cells). Compared to two state of the art model-based flow cytometry clustering methods, SamSPECTRAL demonstrates significant advantages in proper identification of populations with non-elliptical shapes, low density populations close to dense ones, minor subpopulations of a major population and rare populations.\\n\\nCONCLUSIONS: This work is the first successful attempt to apply spectral methodology on flow cytometry data. An implementation of our algorithm as an R package is freely available through BioConductor.","author":[{"dropping-particle":"","family":"Zare","given":"Habil","non-dropping-particle":"","parse-names":false,"suffix":""},{"dropping-particle":"","family":"Shooshtari","given":"Parisa","non-dropping-particle":"","parse-names":false,"suffix":""},{"dropping-particle":"","family":"Gupta","given":"Arvind","non-dropping-particle":"","parse-names":false,"suffix":""},{"dropping-particle":"","family":"Brinkman","given":"Ryan R.","non-dropping-particle":"","parse-names":false,"suffix":""}],"container-title":"BMC Bioinformatics","id":"ITEM-1","issued":{"date-parts":[["2010"]]},"title":"Data reduction for spectral clustering to analyze high throughput flow cytometry data","type":"article-journal","volume":"11"},"uris":["http://www.mendeley.com/documents/?uuid=23d8eda2-76b0-4a25-8e93-dfff59f16d8d"]}],"mendeley":{"formattedCitation":"(16)","plainTextFormattedCitation":"(16)","previouslyFormattedCitation":"(16)"},"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6)</w:t>
            </w:r>
            <w:r w:rsidRPr="00256C12">
              <w:rPr>
                <w:rFonts w:ascii="Times New Roman" w:hAnsi="Times New Roman" w:cs="Times New Roman"/>
                <w:sz w:val="18"/>
                <w:szCs w:val="18"/>
              </w:rPr>
              <w:fldChar w:fldCharType="end"/>
            </w:r>
          </w:p>
        </w:tc>
      </w:tr>
      <w:tr w:rsidR="00C630D9" w:rsidRPr="00256C12" w14:paraId="09C711EC" w14:textId="77777777" w:rsidTr="001D2971">
        <w:trPr>
          <w:cantSplit/>
          <w:trHeight w:val="300"/>
        </w:trPr>
        <w:tc>
          <w:tcPr>
            <w:tcW w:w="365" w:type="pct"/>
            <w:noWrap/>
            <w:hideMark/>
          </w:tcPr>
          <w:p w14:paraId="2FE23B5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7</w:t>
            </w:r>
          </w:p>
        </w:tc>
        <w:tc>
          <w:tcPr>
            <w:tcW w:w="809" w:type="pct"/>
            <w:noWrap/>
            <w:hideMark/>
          </w:tcPr>
          <w:p w14:paraId="150BC982"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Peaks</w:t>
            </w:r>
            <w:proofErr w:type="spellEnd"/>
          </w:p>
        </w:tc>
        <w:tc>
          <w:tcPr>
            <w:tcW w:w="591" w:type="pct"/>
            <w:noWrap/>
            <w:hideMark/>
          </w:tcPr>
          <w:p w14:paraId="003E439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2</w:t>
            </w:r>
          </w:p>
        </w:tc>
        <w:tc>
          <w:tcPr>
            <w:tcW w:w="1396" w:type="pct"/>
          </w:tcPr>
          <w:p w14:paraId="6FB3B6A5"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5C72BA0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K-means clustering and density peak finding</w:t>
            </w:r>
          </w:p>
        </w:tc>
        <w:tc>
          <w:tcPr>
            <w:tcW w:w="587" w:type="pct"/>
          </w:tcPr>
          <w:p w14:paraId="38575790" w14:textId="79ABDCA1"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93/bioinformatics/bts300","ISBN":"1367-4811 (Electronic)\\r1367-4803 (Linking)","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page":"2052-2058","title":"Flowpeaks: A fast unsupervised clustering for flow cytometry data via K-means and density peak finding","type":"article-journal","volume":"28"},"uris":["http://www.mendeley.com/documents/?uuid=92515744-e110-4ad4-973e-2b29e8ee6dfb"]}],"mendeley":{"formattedCitation":"(17)","plainTextFormattedCitation":"(17)","previouslyFormattedCitation":"(17)"},"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7)</w:t>
            </w:r>
            <w:r w:rsidRPr="00256C12">
              <w:rPr>
                <w:rFonts w:ascii="Times New Roman" w:hAnsi="Times New Roman" w:cs="Times New Roman"/>
                <w:sz w:val="18"/>
                <w:szCs w:val="18"/>
              </w:rPr>
              <w:fldChar w:fldCharType="end"/>
            </w:r>
          </w:p>
        </w:tc>
      </w:tr>
      <w:tr w:rsidR="00C630D9" w:rsidRPr="00256C12" w14:paraId="370D4ED0" w14:textId="77777777" w:rsidTr="001D2971">
        <w:trPr>
          <w:cantSplit/>
          <w:trHeight w:val="300"/>
        </w:trPr>
        <w:tc>
          <w:tcPr>
            <w:tcW w:w="365" w:type="pct"/>
            <w:noWrap/>
            <w:hideMark/>
          </w:tcPr>
          <w:p w14:paraId="35073FB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7</w:t>
            </w:r>
          </w:p>
        </w:tc>
        <w:tc>
          <w:tcPr>
            <w:tcW w:w="809" w:type="pct"/>
            <w:noWrap/>
            <w:hideMark/>
          </w:tcPr>
          <w:p w14:paraId="7223ECB3"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OpenCyto</w:t>
            </w:r>
            <w:proofErr w:type="spellEnd"/>
          </w:p>
        </w:tc>
        <w:tc>
          <w:tcPr>
            <w:tcW w:w="591" w:type="pct"/>
            <w:noWrap/>
            <w:hideMark/>
          </w:tcPr>
          <w:p w14:paraId="673C891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2</w:t>
            </w:r>
          </w:p>
        </w:tc>
        <w:tc>
          <w:tcPr>
            <w:tcW w:w="1396" w:type="pct"/>
          </w:tcPr>
          <w:p w14:paraId="1863E6CA"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4B99860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Mimicking manual gating based on hierarchical automated gating pipelines</w:t>
            </w:r>
          </w:p>
        </w:tc>
        <w:tc>
          <w:tcPr>
            <w:tcW w:w="587" w:type="pct"/>
          </w:tcPr>
          <w:p w14:paraId="5BB7D904" w14:textId="78354F5F"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371/journal.pcbi.1003806","ISSN":"15537358","PMID":"25167361","abstract":"Flow cytometry is used increasingly in clinical research for cancer, immunology and vaccines. Technological advances in cytometry instrumentation are increasing the size and dimensionality of data sets, posing a challenge for traditional data management and analysis. Automated analysis methods, despite a general consensus of their importance to the future of the field, have been slow to gain widespread adoption. Here we present OpenCyto, a new BioConductor infrastructure and data analysis framework designed to lower the barrier of entry to automated flow data analysis algorithms by addressing key areas that we believe have held back wider adoption of automated approaches. OpenCyto supports end-to-end data analysis that is robust and reproducible while generating results that are easy to interpret. We have improved the existing, widely used core BioConductor flow cytometry infrastructure by allowing analysis to scale in a memory efficient manner to the large flow data sets that arise in clinical trials, and integrating domain-specific knowledge as part of the pipeline through the hierarchical relationships among cell populations. Pipelines are defined through a text-based csv file, limiting the need to write data-specific code, and are data agnostic to simplify repetitive analysis for core facilities. We demonstrate how to analyze two large cytometry data sets: an intracellular cytokine staining (ICS) data set from a published HIV vaccine trial focused on detecting rare, antigen-specific T-cell populations, where we identify a new subset of CD8 T-cells with a vaccine-regimen specific response that could not be identified through manual analysis, and a CyTOF T-cell phenotyping data set where a large staining panel and many cell populations are a challenge for traditional analysis. The substantial improvements to the core BioConductor flow cytometry packages give OpenCyto the potential for wide adoption. It can rapidly leverage new developments in computational cytometry and facilitate reproducible analysis in a unified environment.","author":[{"dropping-particle":"","family":"Finak","given":"Greg","non-dropping-particle":"","parse-names":false,"suffix":""},{"dropping-particle":"","family":"Frelinger","given":"Jacob","non-dropping-particle":"","parse-names":false,"suffix":""},{"dropping-particle":"","family":"Jiang","given":"Wenxin","non-dropping-particle":"","parse-names":false,"suffix":""},{"dropping-particle":"","family":"Newell","given":"Evan W.","non-dropping-particle":"","parse-names":false,"suffix":""},{"dropping-particle":"","family":"Ramey","given":"John","non-dropping-particle":"","parse-names":false,"suffix":""},{"dropping-particle":"","family":"Davis","given":"Mark M.","non-dropping-particle":"","parse-names":false,"suffix":""},{"dropping-particle":"","family":"Kalams","given":"Spyros A.","non-dropping-particle":"","parse-names":false,"suffix":""},{"dropping-particle":"","family":"Rosa","given":"Stephen C.","non-dropping-particle":"De","parse-names":false,"suffix":""},{"dropping-particle":"","family":"Gottardo","given":"Raphael","non-dropping-particle":"","parse-names":false,"suffix":""}],"container-title":"PLoS Computational Biology","id":"ITEM-1","issue":"8","issued":{"date-parts":[["2014"]]},"title":"OpenCyto: An Open Source Infrastructure for Scalable, Robust, Reproducible, and Automated, End-to-End Flow Cytometry Data Analysis","type":"article-journal","volume":"10"},"uris":["http://www.mendeley.com/documents/?uuid=a442898b-1694-42a5-8bc4-ba135ed67e0f"]}],"mendeley":{"formattedCitation":"(18)","plainTextFormattedCitation":"(18)","previouslyFormattedCitation":"(18)"},"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8)</w:t>
            </w:r>
            <w:r w:rsidRPr="00256C12">
              <w:rPr>
                <w:rFonts w:ascii="Times New Roman" w:hAnsi="Times New Roman" w:cs="Times New Roman"/>
                <w:sz w:val="18"/>
                <w:szCs w:val="18"/>
              </w:rPr>
              <w:fldChar w:fldCharType="end"/>
            </w:r>
          </w:p>
        </w:tc>
      </w:tr>
      <w:tr w:rsidR="00C630D9" w:rsidRPr="00256C12" w14:paraId="259C7D2B" w14:textId="77777777" w:rsidTr="001D2971">
        <w:trPr>
          <w:cantSplit/>
          <w:trHeight w:val="300"/>
        </w:trPr>
        <w:tc>
          <w:tcPr>
            <w:tcW w:w="365" w:type="pct"/>
            <w:noWrap/>
            <w:hideMark/>
          </w:tcPr>
          <w:p w14:paraId="14954BA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9</w:t>
            </w:r>
          </w:p>
        </w:tc>
        <w:tc>
          <w:tcPr>
            <w:tcW w:w="809" w:type="pct"/>
            <w:noWrap/>
            <w:hideMark/>
          </w:tcPr>
          <w:p w14:paraId="3E84AB4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Mixture model</w:t>
            </w:r>
          </w:p>
        </w:tc>
        <w:tc>
          <w:tcPr>
            <w:tcW w:w="591" w:type="pct"/>
            <w:noWrap/>
            <w:hideMark/>
          </w:tcPr>
          <w:p w14:paraId="02AA7EB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1</w:t>
            </w:r>
          </w:p>
        </w:tc>
        <w:tc>
          <w:tcPr>
            <w:tcW w:w="1396" w:type="pct"/>
          </w:tcPr>
          <w:p w14:paraId="61CBB207"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5E79B34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mixture modelling</w:t>
            </w:r>
          </w:p>
        </w:tc>
        <w:tc>
          <w:tcPr>
            <w:tcW w:w="587" w:type="pct"/>
          </w:tcPr>
          <w:p w14:paraId="7DE06C02" w14:textId="32EB17A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0553","ISBN":"1552-4930 (Electronic)\\r1552-4922 (Linking)","ISSN":"15524922","PMID":"18383311","abstract":"Flow Cytometry has become a mainstay technique for measuring fluorescent and physical attributes of single cells in a suspended mixture. These data are reduced during analysis using a manual or semiautomated process of gating. Despite the need to gate data for traditional analyses, it is well recognized that analyst-to-analyst variability can impact the dataset. Moreover, cells of interest can be inadvertently excluded from the gate, and relationships between collected variables may go unappreciated because they were not included in the original analysis plan. A multivariate non-gating technique was developed and implemented that accomplished the same goal as traditional gating while eliminating many weaknesses. The procedure was validated against traditional gating for analysis of circulating B cells in normal donors (n = 20) and persons with Systemic Lupus Erythematosus (n = 42). The method recapitulated relationships in the dataset while providing for an automated and objective assessment of the data. Flow cytometry analyses are amenable to automated analytical techniques that are not predicated on discrete operator-generated gates. Such alternative approaches can remove subjectivity in data analysis, improve efficiency and may ultimately enable construction of large bioinformatics data systems for more sophisticated approaches to hypothesis testing. © 2008 International Society for Advancement of Cytometry","author":[{"dropping-particle":"","family":"Boedigheimer","given":"Michael J.","non-dropping-particle":"","parse-names":false,"suffix":""},{"dropping-particle":"","family":"Ferbas","given":"John","non-dropping-particle":"","parse-names":false,"suffix":""}],"container-title":"Cytometry Part A","id":"ITEM-1","issue":"5","issued":{"date-parts":[["2008"]]},"page":"421-429","title":"Mixture modeling approach to flow cytometry data","type":"article-journal","volume":"73"},"uris":["http://www.mendeley.com/documents/?uuid=28c1e987-483a-455a-b1e4-539d29956970"]}],"mendeley":{"formattedCitation":"(19)","plainTextFormattedCitation":"(19)","previouslyFormattedCitation":"(19)"},"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19)</w:t>
            </w:r>
            <w:r w:rsidRPr="00256C12">
              <w:rPr>
                <w:rFonts w:ascii="Times New Roman" w:hAnsi="Times New Roman" w:cs="Times New Roman"/>
                <w:sz w:val="18"/>
                <w:szCs w:val="18"/>
              </w:rPr>
              <w:fldChar w:fldCharType="end"/>
            </w:r>
          </w:p>
        </w:tc>
      </w:tr>
      <w:tr w:rsidR="00C630D9" w:rsidRPr="00256C12" w14:paraId="4DD6FD0C" w14:textId="77777777" w:rsidTr="001D2971">
        <w:trPr>
          <w:cantSplit/>
          <w:trHeight w:val="300"/>
        </w:trPr>
        <w:tc>
          <w:tcPr>
            <w:tcW w:w="365" w:type="pct"/>
            <w:noWrap/>
            <w:hideMark/>
          </w:tcPr>
          <w:p w14:paraId="7F7A989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0</w:t>
            </w:r>
          </w:p>
        </w:tc>
        <w:tc>
          <w:tcPr>
            <w:tcW w:w="809" w:type="pct"/>
            <w:noWrap/>
            <w:hideMark/>
          </w:tcPr>
          <w:p w14:paraId="1D3C94A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HPDGMM</w:t>
            </w:r>
          </w:p>
        </w:tc>
        <w:tc>
          <w:tcPr>
            <w:tcW w:w="591" w:type="pct"/>
            <w:noWrap/>
            <w:hideMark/>
          </w:tcPr>
          <w:p w14:paraId="381F7C5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1</w:t>
            </w:r>
          </w:p>
        </w:tc>
        <w:tc>
          <w:tcPr>
            <w:tcW w:w="1396" w:type="pct"/>
          </w:tcPr>
          <w:p w14:paraId="2AF2263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Hierarchical Dirichlet Process Gaussian Mixture Model </w:t>
            </w:r>
          </w:p>
        </w:tc>
        <w:tc>
          <w:tcPr>
            <w:tcW w:w="1252" w:type="pct"/>
          </w:tcPr>
          <w:p w14:paraId="26B0FB8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Rare event detection and cell subset alignment across multiple samples</w:t>
            </w:r>
          </w:p>
        </w:tc>
        <w:tc>
          <w:tcPr>
            <w:tcW w:w="587" w:type="pct"/>
          </w:tcPr>
          <w:p w14:paraId="6EAF1574" w14:textId="6724BC19"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371/journal.pcbi.1003130","ISSN":"1553-7358","abstract":"Flow cytometry is the prototypical assay for multi-parameter single cell analysis, and is essential in vaccine and biomarker research for the enumeration of antigen-specific lymphocytes that are often found in extremely low frequencies (0.1% or less). Standard analysis of flow cytometry data relies on visual identification of cell subsets by experts, a process that is subjective and often difficult to reproduce. An alternative and more objective approach is the use of statistical models to identify cell subsets of interest in an automated fashion. Two specific challenges for automated analysis are to detect extremely low frequency event subsets without biasing the estimate by pre-processing enrichment, and the ability to align cell subsets across multiple data samples for comparative analysis. In this manuscript, we develop hierarchical modeling extensions to the Dirichlet Process Gaussian Mixture Model (DPGMM) approach we have previously described for cell subset identification, and show that the hierarchical DPGMM (HDPGMM) naturally generates an aligned data model that captures both commonalities and variations across multiple samples. HDPGMM also increases the sensitivity to extremely low frequency events by sharing information across multiple samples analyzed simultaneously. We validate the accuracy and reproducibility of HDPGMM estimates of antigen-specific T cells on clinically relevant reference peripheral blood mononuclear cell (PBMC) samples with known frequencies of antigen-specific T cells. These cell samples take advantage of retrovirally TCR-transduced T cells spiked into autologous PBMC samples to give a defined number of antigen-specific T cells detectable by HLA-peptide multimer binding. We provide open source software that can take advantage of both multiple processors and GPU-acceleration to perform the numerically-demanding computations. We show that hierarchical modeling is a useful probabilistic approach that can provide a consistent labeling of cell subsets and increase the sensitivity of rare event detection in the context of quantifying antigen-specific immune responses.","author":[{"dropping-particle":"","family":"Cron","given":"Andrew","non-dropping-particle":"","parse-names":false,"suffix":""},{"dropping-particle":"","family":"Gouttefangeas","given":"Cécile","non-dropping-particle":"","parse-names":false,"suffix":""},{"dropping-particle":"","family":"Frelinger","given":"Jacob","non-dropping-particle":"","parse-names":false,"suffix":""},{"dropping-particle":"","family":"Lin","given":"Lin","non-dropping-particle":"","parse-names":false,"suffix":""},{"dropping-particle":"","family":"Singh","given":"Satwinder K.","non-dropping-particle":"","parse-names":false,"suffix":""},{"dropping-particle":"","family":"Britten","given":"Cedrik M.","non-dropping-particle":"","parse-names":false,"suffix":""},{"dropping-particle":"","family":"Welters","given":"Marij J. P.","non-dropping-particle":"","parse-names":false,"suffix":""},{"dropping-particle":"","family":"Burg","given":"Sjoerd H.","non-dropping-particle":"van der","parse-names":false,"suffix":""},{"dropping-particle":"","family":"West","given":"Mike","non-dropping-particle":"","parse-names":false,"suffix":""},{"dropping-particle":"","family":"Chan","given":"Cliburn","non-dropping-particle":"","parse-names":false,"suffix":""}],"container-title":"PLoS Computational Biology","editor":[{"dropping-particle":"","family":"Altan-Bonnet","given":"Grégoire","non-dropping-particle":"","parse-names":false,"suffix":""}],"id":"ITEM-1","issue":"7","issued":{"date-parts":[["2013","7","11"]]},"page":"e1003130","publisher":"Public Library of Science","title":"Hierarchical Modeling for Rare Event Detection and Cell Subset Alignment across Flow Cytometry Samples","type":"article-journal","volume":"9"},"uris":["http://www.mendeley.com/documents/?uuid=b74ad954-81f7-363f-b3e2-dbe9703452f7"]}],"mendeley":{"formattedCitation":"(20)","plainTextFormattedCitation":"(20)","previouslyFormattedCitation":"(20)"},"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0)</w:t>
            </w:r>
            <w:r w:rsidRPr="00256C12">
              <w:rPr>
                <w:rFonts w:ascii="Times New Roman" w:hAnsi="Times New Roman" w:cs="Times New Roman"/>
                <w:sz w:val="18"/>
                <w:szCs w:val="18"/>
              </w:rPr>
              <w:fldChar w:fldCharType="end"/>
            </w:r>
          </w:p>
        </w:tc>
      </w:tr>
      <w:tr w:rsidR="00C630D9" w:rsidRPr="00256C12" w14:paraId="348B9E3D" w14:textId="77777777" w:rsidTr="001D2971">
        <w:trPr>
          <w:cantSplit/>
          <w:trHeight w:val="300"/>
        </w:trPr>
        <w:tc>
          <w:tcPr>
            <w:tcW w:w="365" w:type="pct"/>
            <w:noWrap/>
            <w:hideMark/>
          </w:tcPr>
          <w:p w14:paraId="4BB6A39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1</w:t>
            </w:r>
          </w:p>
        </w:tc>
        <w:tc>
          <w:tcPr>
            <w:tcW w:w="809" w:type="pct"/>
            <w:noWrap/>
            <w:hideMark/>
          </w:tcPr>
          <w:p w14:paraId="38AE4606"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Density</w:t>
            </w:r>
            <w:proofErr w:type="spellEnd"/>
          </w:p>
        </w:tc>
        <w:tc>
          <w:tcPr>
            <w:tcW w:w="591" w:type="pct"/>
            <w:noWrap/>
            <w:hideMark/>
          </w:tcPr>
          <w:p w14:paraId="10C1252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6</w:t>
            </w:r>
          </w:p>
        </w:tc>
        <w:tc>
          <w:tcPr>
            <w:tcW w:w="1396" w:type="pct"/>
          </w:tcPr>
          <w:p w14:paraId="5CBC16BF"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36C190B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Mimicking manual gating based on cellular density distributions</w:t>
            </w:r>
          </w:p>
        </w:tc>
        <w:tc>
          <w:tcPr>
            <w:tcW w:w="587" w:type="pct"/>
          </w:tcPr>
          <w:p w14:paraId="3AD911C6" w14:textId="0A24342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93/bioinformatics/btu677","ISBN":"1367-4811","ISSN":"14602059","PMID":"25378466","abstract":"Summary: flowDensity facilitates reproducible, high-throughput analysis of flow cytometry data by automating a predefined manual gating approach. The algorithm is based on a sequential bivariate gating approach that generates a set of predefined cell populations. It chooses the best cut-off for individual markers using characteristics of the density distribution. The Supplementary Material is linked to the online version of the manuscript. Availability and implementation: R source code freely available through BioConductor (http://master.bioconductor.org/packages/devel/bioc/html/flowDensity.html.). Data available from FlowRepository.org (dataset FR-FCM-ZZBW).\\n\\nCONTACT: rbrinkman@bccrc.ca Supplementary information: Supplementary data are available at Bioinformatics online.","author":[{"dropping-particle":"","family":"Malek","given":"Mehrnoush","non-dropping-particle":"","parse-names":false,"suffix":""},{"dropping-particle":"","family":"Taghiyar","given":"Mohammad Jafar","non-dropping-particle":"","parse-names":false,"suffix":""},{"dropping-particle":"","family":"Chong","given":"Lauren","non-dropping-particle":"","parse-names":false,"suffix":""},{"dropping-particle":"","family":"Finak","given":"Greg","non-dropping-particle":"","parse-names":false,"suffix":""},{"dropping-particle":"","family":"Gottardo","given":"Raphael","non-dropping-particle":"","parse-names":false,"suffix":""},{"dropping-particle":"","family":"Brinkman","given":"Ryan R.","non-dropping-particle":"","parse-names":false,"suffix":""}],"container-title":"Bioinformatics","id":"ITEM-1","issue":"4","issued":{"date-parts":[["2015"]]},"page":"606-607","title":"FlowDensity: Reproducing manual gating of flow cytometry data by automated density-based cell population identification","type":"article-journal","volume":"31"},"uris":["http://www.mendeley.com/documents/?uuid=22ac509f-43b4-4682-b312-eb717aaf1866"]}],"mendeley":{"formattedCitation":"(21)","plainTextFormattedCitation":"(21)","previouslyFormattedCitation":"(21)"},"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1)</w:t>
            </w:r>
            <w:r w:rsidRPr="00256C12">
              <w:rPr>
                <w:rFonts w:ascii="Times New Roman" w:hAnsi="Times New Roman" w:cs="Times New Roman"/>
                <w:sz w:val="18"/>
                <w:szCs w:val="18"/>
              </w:rPr>
              <w:fldChar w:fldCharType="end"/>
            </w:r>
          </w:p>
        </w:tc>
      </w:tr>
      <w:tr w:rsidR="00C630D9" w:rsidRPr="00256C12" w14:paraId="6836B535" w14:textId="77777777" w:rsidTr="001D2971">
        <w:trPr>
          <w:cantSplit/>
          <w:trHeight w:val="300"/>
        </w:trPr>
        <w:tc>
          <w:tcPr>
            <w:tcW w:w="365" w:type="pct"/>
            <w:noWrap/>
            <w:hideMark/>
          </w:tcPr>
          <w:p w14:paraId="6B4264A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2</w:t>
            </w:r>
          </w:p>
        </w:tc>
        <w:tc>
          <w:tcPr>
            <w:tcW w:w="809" w:type="pct"/>
            <w:noWrap/>
            <w:hideMark/>
          </w:tcPr>
          <w:p w14:paraId="6D1D048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WIFT</w:t>
            </w:r>
          </w:p>
        </w:tc>
        <w:tc>
          <w:tcPr>
            <w:tcW w:w="591" w:type="pct"/>
            <w:noWrap/>
            <w:hideMark/>
          </w:tcPr>
          <w:p w14:paraId="0D42C9F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4</w:t>
            </w:r>
          </w:p>
        </w:tc>
        <w:tc>
          <w:tcPr>
            <w:tcW w:w="1396" w:type="pct"/>
          </w:tcPr>
          <w:p w14:paraId="564AE15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calable Weighted Iterative Flow-clustering Technique</w:t>
            </w:r>
          </w:p>
        </w:tc>
        <w:tc>
          <w:tcPr>
            <w:tcW w:w="1252" w:type="pct"/>
          </w:tcPr>
          <w:p w14:paraId="11B4CEC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of rare cell populations based on Gaussian mixture model-based clustering</w:t>
            </w:r>
          </w:p>
        </w:tc>
        <w:tc>
          <w:tcPr>
            <w:tcW w:w="587" w:type="pct"/>
          </w:tcPr>
          <w:p w14:paraId="606D9D41" w14:textId="62C75B7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2446","ISSN":"15524930","PMID":"24677621","abstract":"A multistage clustering and data processing method, SWIFT (detailed in a companion manuscript), has been developed to detect rare subpopulations in large, high-dimensional flow cytometry datasets. An iterative sampling procedure initially fits the data to multidimensional Gaussian distributions, then splitting and merging stages use a criterion of unimodality to optimize the detection of rare subpopulations, to converge on a consistent cluster number, and to describe non-Gaussian distributions. Probabilistic assignment of cells to clusters, visualization, and manipulation of clusters by their cluster medians, facilitate application of expert knowledge using standard flow cytometry programs. The dual problems of rigorously comparing similar complex samples, and enumerating absent or very rare cell subpopulations in negative controls, were solved by assigning cells in multiple samples to a cluster template derived from a single or combined sample. Comparison of antigen-stimulated and control human peripheral blood cell samples demonstrated that SWIFT could identify biologically significant subpopulations, such as rare cytokine-producing influenza-specific T cells. A sensitivity of better than one part per million was attained in very large samples. Results were highly consistent on biological replicates, yet the analysis was sensitive enough to show that multiple samples from the same subject were more similar than samples from different subjects. A companion manuscript (Part 1) details the algorithmic development of SWIFT.","author":[{"dropping-particle":"","family":"Naim","given":"Iftekhar","non-dropping-particle":"","parse-names":false,"suffix":""},{"dropping-particle":"","family":"Datta","given":"Suprakash","non-dropping-particle":"","parse-names":false,"suffix":""},{"dropping-particle":"","family":"Rebhahn","given":"Jonathan","non-dropping-particle":"","parse-names":false,"suffix":""},{"dropping-particle":"","family":"Cavenaugh","given":"James S.","non-dropping-particle":"","parse-names":false,"suffix":""},{"dropping-particle":"","family":"Mosmann","given":"Tim R.","non-dropping-particle":"","parse-names":false,"suffix":""},{"dropping-particle":"","family":"Sharma","given":"Gaurav","non-dropping-particle":"","parse-names":false,"suffix":""}],"container-title":"Cytometry Part A","id":"ITEM-1","issue":"5","issued":{"date-parts":[["2014"]]},"page":"408-421","title":"SWIFT-scalable clustering for automated identification of rare cell populations in large, high-dimensional flow cytometry datasets, Part 1: Algorithm design","type":"article-journal","volume":"85"},"uris":["http://www.mendeley.com/documents/?uuid=8e9de450-614c-331c-baa7-f4dee8e353f4"]},{"id":"ITEM-2","itemData":{"DOI":"10.1002/cyto.a.22445","ISBN":"1552-4930 (Electronic)\\r1552-4922 (Linking)","ISSN":"15524930","PMID":"24532172","abstract":"A multistage clustering and data processing method, SWIFT (detailed in a companion manuscript), has been developed to detect rare subpopulations in large, high-dimensional flow cytometry datasets. An iterative sampling procedure initially fits the data to multidimensional Gaussian distributions, then splitting and merging stages use a criterion of unimodality to optimize the detection of rare subpopulations, to converge on a consistent cluster number, and to describe non-Gaussian distributions. Probabilistic assignment of cells to clusters, visualization, and manipulation of clusters by their cluster medians, facilitate application of expert knowledge using standard flow cytometry programs. The dual problems of rigorously comparing similar complex samples, and enumerating absent or very rare cell subpopulations in negative controls, were solved by assigning cells in multiple samples to a cluster template derived from a single or combined sample. Comparison of antigen-stimulated and control human peripheral blood cell samples demonstrated that SWIFT could identify biologically significant subpopulations, such as rare cytokine-producing influenza-specific T cells. A sensitivity of better than one part per million was attained in very large samples. Results were highly consistent on biological replicates, yet the analysis was sensitive enough to show that multiple samples from the same subject were more similar than samples from different subjects. A companion manuscript (Part 1) details the algorithmic development of SWIFT.","author":[{"dropping-particle":"","family":"Mosmann","given":"Tim R.","non-dropping-particle":"","parse-names":false,"suffix":""},{"dropping-particle":"","family":"Naim","given":"Iftekhar","non-dropping-particle":"","parse-names":false,"suffix":""},{"dropping-particle":"","family":"Rebhahn","given":"Jonathan","non-dropping-particle":"","parse-names":false,"suffix":""},{"dropping-particle":"","family":"Datta","given":"Suprakash","non-dropping-particle":"","parse-names":false,"suffix":""},{"dropping-particle":"","family":"Cavenaugh","given":"James S.","non-dropping-particle":"","parse-names":false,"suffix":""},{"dropping-particle":"","family":"Weaver","given":"Jason M.","non-dropping-particle":"","parse-names":false,"suffix":""},{"dropping-particle":"","family":"Sharma","given":"Gaurav","non-dropping-particle":"","parse-names":false,"suffix":""}],"container-title":"Cytometry Part A","id":"ITEM-2","issue":"5","issued":{"date-parts":[["2014"]]},"page":"422-433","title":"SWIFT-scalable clustering for automated identification of rare cell populations in large, high-dimensional flow cytometry datasets, Part 2: Biological evaluation","type":"article-journal","volume":"85"},"uris":["http://www.mendeley.com/documents/?uuid=693b69bc-6f3d-4c9c-b19b-f35f6dba737e"]}],"mendeley":{"formattedCitation":"(22,23)","plainTextFormattedCitation":"(22,23)","previouslyFormattedCitation":"(22,23)"},"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2,23)</w:t>
            </w:r>
            <w:r w:rsidRPr="00256C12">
              <w:rPr>
                <w:rFonts w:ascii="Times New Roman" w:hAnsi="Times New Roman" w:cs="Times New Roman"/>
                <w:sz w:val="18"/>
                <w:szCs w:val="18"/>
              </w:rPr>
              <w:fldChar w:fldCharType="end"/>
            </w:r>
          </w:p>
        </w:tc>
      </w:tr>
      <w:tr w:rsidR="00C630D9" w:rsidRPr="00256C12" w14:paraId="47E53E9F" w14:textId="77777777" w:rsidTr="001D2971">
        <w:trPr>
          <w:cantSplit/>
          <w:trHeight w:val="300"/>
        </w:trPr>
        <w:tc>
          <w:tcPr>
            <w:tcW w:w="365" w:type="pct"/>
            <w:noWrap/>
            <w:hideMark/>
          </w:tcPr>
          <w:p w14:paraId="15D28FF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3</w:t>
            </w:r>
          </w:p>
        </w:tc>
        <w:tc>
          <w:tcPr>
            <w:tcW w:w="809" w:type="pct"/>
            <w:noWrap/>
            <w:hideMark/>
          </w:tcPr>
          <w:p w14:paraId="49EABFA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HSNE</w:t>
            </w:r>
          </w:p>
        </w:tc>
        <w:tc>
          <w:tcPr>
            <w:tcW w:w="591" w:type="pct"/>
            <w:noWrap/>
            <w:hideMark/>
          </w:tcPr>
          <w:p w14:paraId="4DC7C60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6</w:t>
            </w:r>
          </w:p>
        </w:tc>
        <w:tc>
          <w:tcPr>
            <w:tcW w:w="1396" w:type="pct"/>
          </w:tcPr>
          <w:p w14:paraId="0405029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Hierarchical Stochastic </w:t>
            </w:r>
            <w:proofErr w:type="spellStart"/>
            <w:r w:rsidRPr="00256C12">
              <w:rPr>
                <w:rFonts w:ascii="Times New Roman" w:hAnsi="Times New Roman" w:cs="Times New Roman"/>
                <w:sz w:val="18"/>
                <w:szCs w:val="18"/>
              </w:rPr>
              <w:t>Neighbor</w:t>
            </w:r>
            <w:proofErr w:type="spellEnd"/>
            <w:r w:rsidRPr="00256C12">
              <w:rPr>
                <w:rFonts w:ascii="Times New Roman" w:hAnsi="Times New Roman" w:cs="Times New Roman"/>
                <w:sz w:val="18"/>
                <w:szCs w:val="18"/>
              </w:rPr>
              <w:t xml:space="preserve"> Embedding</w:t>
            </w:r>
          </w:p>
        </w:tc>
        <w:tc>
          <w:tcPr>
            <w:tcW w:w="1252" w:type="pct"/>
          </w:tcPr>
          <w:p w14:paraId="4F42157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Visual exploration of the hierarchy in cytometry data</w:t>
            </w:r>
          </w:p>
        </w:tc>
        <w:tc>
          <w:tcPr>
            <w:tcW w:w="587" w:type="pct"/>
          </w:tcPr>
          <w:p w14:paraId="353EDE5C" w14:textId="7D0365D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s41467-017-01689-9","ISBN":"4146701701689","ISSN":"20411723","abstract":"Mass cytometry allows high-resolution dissection of the cellular composition of the immune system. However, the high-dimensionality, large size, and non-linear structure of the data poses considerable challenges for the data analysis. In particular, dimensionality reduction-based techniques like t-SNE offer single-cell resolution but are limited in the number of cells that can be analyzed. Here we introduce Hierarchical Stochastic Neighbor Embedding (HSNE) for the analysis of mass cytometry data sets. HSNE constructs a hierarchy of non-linear similarities that can be interactively explored with a stepwise increase in detail up to the single-cell level. We apply HSNE to a study on gastrointestinal disorders and three other available mass cytometry data sets. We find that HSNE efficiently replicates previous observations and identifies rare cell populations that were previously missed due to downsampling. Thus, HSNE removes the scalability limit of conventional t-SNE analysis, a feature that makes it highly suitable for the analysis of massive high-dimensional data sets.","author":[{"dropping-particle":"","family":"Unen","given":"Vincent","non-dropping-particle":"Van","parse-names":false,"suffix":""},{"dropping-particle":"","family":"Höllt","given":"Thomas","non-dropping-particle":"","parse-names":false,"suffix":""},{"dropping-particle":"","family":"Pezzotti","given":"Nicola","non-dropping-particle":"","parse-names":false,"suffix":""},{"dropping-particle":"","family":"Li","given":"Na","non-dropping-particle":"","parse-names":false,"suffix":""},{"dropping-particle":"","family":"Reinders","given":"Marcel J.T.","non-dropping-particle":"","parse-names":false,"suffix":""},{"dropping-particle":"","family":"Eisemann","given":"Elmar","non-dropping-particle":"","parse-names":false,"suffix":""},{"dropping-particle":"","family":"Koning","given":"Frits","non-dropping-particle":"","parse-names":false,"suffix":""},{"dropping-particle":"","family":"Vilanova","given":"Anna","non-dropping-particle":"","parse-names":false,"suffix":""},{"dropping-particle":"","family":"Lelieveldt","given":"Boudewijn P.F.","non-dropping-particle":"","parse-names":false,"suffix":""}],"container-title":"Nature Communications","id":"ITEM-1","issue":"1","issued":{"date-parts":[["2017"]]},"title":"Visual analysis of mass cytometry data by hierarchical stochastic neighbour embedding reveals rare cell types","type":"article-journal","volume":"8"},"uris":["http://www.mendeley.com/documents/?uuid=fbfb3f99-b757-45be-8d2e-f5784d9f4f73"]}],"mendeley":{"formattedCitation":"(24)","plainTextFormattedCitation":"(24)","previouslyFormattedCitation":"(24)"},"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4)</w:t>
            </w:r>
            <w:r w:rsidRPr="00256C12">
              <w:rPr>
                <w:rFonts w:ascii="Times New Roman" w:hAnsi="Times New Roman" w:cs="Times New Roman"/>
                <w:sz w:val="18"/>
                <w:szCs w:val="18"/>
              </w:rPr>
              <w:fldChar w:fldCharType="end"/>
            </w:r>
          </w:p>
        </w:tc>
      </w:tr>
      <w:tr w:rsidR="00C630D9" w:rsidRPr="00256C12" w14:paraId="3B28F1E6" w14:textId="77777777" w:rsidTr="001D2971">
        <w:trPr>
          <w:cantSplit/>
          <w:trHeight w:val="300"/>
        </w:trPr>
        <w:tc>
          <w:tcPr>
            <w:tcW w:w="365" w:type="pct"/>
            <w:noWrap/>
            <w:hideMark/>
          </w:tcPr>
          <w:p w14:paraId="40A0336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4</w:t>
            </w:r>
          </w:p>
        </w:tc>
        <w:tc>
          <w:tcPr>
            <w:tcW w:w="809" w:type="pct"/>
            <w:noWrap/>
            <w:hideMark/>
          </w:tcPr>
          <w:p w14:paraId="5CDFCD0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Misty Mountain</w:t>
            </w:r>
          </w:p>
        </w:tc>
        <w:tc>
          <w:tcPr>
            <w:tcW w:w="591" w:type="pct"/>
            <w:noWrap/>
            <w:hideMark/>
          </w:tcPr>
          <w:p w14:paraId="10C8851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5</w:t>
            </w:r>
          </w:p>
        </w:tc>
        <w:tc>
          <w:tcPr>
            <w:tcW w:w="1396" w:type="pct"/>
          </w:tcPr>
          <w:p w14:paraId="77A79CFF"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743EDF5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density contour clustering</w:t>
            </w:r>
          </w:p>
        </w:tc>
        <w:tc>
          <w:tcPr>
            <w:tcW w:w="587" w:type="pct"/>
          </w:tcPr>
          <w:p w14:paraId="2B0A09DB" w14:textId="123737B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186/1471-2105-11-502","ISSN":"1471-2105","PMID":"20932336","abstract":"There are many important clustering questions in computational biology for which no satisfactory method exists. Automated clustering algorithms, when applied to large, multidimensional datasets, such as flow cytometry data, prove unsatisfactory in terms of speed, problems with local minima or cluster shape bias. Model-based approaches are restricted by the assumptions of the fitting functions. Furthermore, model based clustering requires serial clustering for all cluster numbers within a user defined interval. The final cluster number is then selected by various criteria. These supervised serial clustering methods are time consuming and frequently different criteria result in different optimal cluster numbers. Various unsupervised heuristic approaches that have been developed such as affinity propagation are too expensive to be applied to datasets on the order of 106 points that are often generated by high throughput experiments.","author":[{"dropping-particle":"","family":"Sugar","given":"Istvan P","non-dropping-particle":"","parse-names":false,"suffix":""},{"dropping-particle":"","family":"Sealfon","given":"Stuart C.","non-dropping-particle":"","parse-names":false,"suffix":""}],"container-title":"BMC Bioinformatics","id":"ITEM-1","issue":"1","issued":{"date-parts":[["2010"]]},"page":"502","title":"Misty Mountain clustering: application to fast unsupervised flow cytometry gating","type":"article-journal","volume":"11"},"uris":["http://www.mendeley.com/documents/?uuid=a5712f16-4023-4e5e-a845-529fe11d8ab5"]}],"mendeley":{"formattedCitation":"(25)","plainTextFormattedCitation":"(25)","previouslyFormattedCitation":"(25)"},"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5)</w:t>
            </w:r>
            <w:r w:rsidRPr="00256C12">
              <w:rPr>
                <w:rFonts w:ascii="Times New Roman" w:hAnsi="Times New Roman" w:cs="Times New Roman"/>
                <w:sz w:val="18"/>
                <w:szCs w:val="18"/>
              </w:rPr>
              <w:fldChar w:fldCharType="end"/>
            </w:r>
          </w:p>
        </w:tc>
      </w:tr>
      <w:tr w:rsidR="00C630D9" w:rsidRPr="00256C12" w14:paraId="3CB4E23C" w14:textId="77777777" w:rsidTr="001D2971">
        <w:trPr>
          <w:cantSplit/>
          <w:trHeight w:val="300"/>
        </w:trPr>
        <w:tc>
          <w:tcPr>
            <w:tcW w:w="365" w:type="pct"/>
            <w:noWrap/>
            <w:hideMark/>
          </w:tcPr>
          <w:p w14:paraId="2CD4C82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5</w:t>
            </w:r>
          </w:p>
        </w:tc>
        <w:tc>
          <w:tcPr>
            <w:tcW w:w="809" w:type="pct"/>
            <w:noWrap/>
            <w:hideMark/>
          </w:tcPr>
          <w:p w14:paraId="7A0EE0C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COMPASS </w:t>
            </w:r>
          </w:p>
        </w:tc>
        <w:tc>
          <w:tcPr>
            <w:tcW w:w="591" w:type="pct"/>
            <w:noWrap/>
            <w:hideMark/>
          </w:tcPr>
          <w:p w14:paraId="27D1E1A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4</w:t>
            </w:r>
          </w:p>
        </w:tc>
        <w:tc>
          <w:tcPr>
            <w:tcW w:w="1396" w:type="pct"/>
          </w:tcPr>
          <w:p w14:paraId="39CA6F5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ombinatorial Polyfunctionality Analysis of Single Cells</w:t>
            </w:r>
          </w:p>
        </w:tc>
        <w:tc>
          <w:tcPr>
            <w:tcW w:w="1252" w:type="pct"/>
          </w:tcPr>
          <w:p w14:paraId="261EA59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of cell subsets correlated with clinical outcomes</w:t>
            </w:r>
          </w:p>
        </w:tc>
        <w:tc>
          <w:tcPr>
            <w:tcW w:w="587" w:type="pct"/>
          </w:tcPr>
          <w:p w14:paraId="00C2654D" w14:textId="026F3BB9"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nbt.3187","ISBN":"1546-1696 (Electronic)\\r1087-0156 (Linking)","ISSN":"15461696","PMID":"26006008","abstract":"Advances in flow cytometry and other single-cell technologies have enabled high-dimensional, high-throughput measurements of individual cells as well as the interrogation of cell population heterogeneity. However, in many instances, computational tools to analyze the wealth of data generated by these technologies are lacking. Here, we present a computational framework for unbiased combinatorial polyfunctionality analysis of antigen-specific T-cell subsets (COMPASS). COMPASS uses a Bayesian hierarchical framework to model all observed cell subsets and select those most likely to have antigen-specific responses. Cell-subset responses are quantified by posterior probabilities, and human subject-level responses are quantified by two summary statistics that describe the quality of an individual's polyfunctional response and can be correlated directly with clinical outcome. Using three clinical data sets of cytokine production, we demonstrate how COMPASS improves characterization of antigen-specific T cells and reveals cellular 'correlates of protection/immunity' in the RV144 HIV vaccine efficacy trial that are missed by other methods. COMPASS is available as open-source software.","author":[{"dropping-particle":"","family":"Lin","given":"Lin","non-dropping-particle":"","parse-names":false,"suffix":""},{"dropping-particle":"","family":"Finak","given":"Greg","non-dropping-particle":"","parse-names":false,"suffix":""},{"dropping-particle":"","family":"Ushey","given":"Kevin","non-dropping-particle":"","parse-names":false,"suffix":""},{"dropping-particle":"","family":"Seshadri","given":"Chetan","non-dropping-particle":"","parse-names":false,"suffix":""},{"dropping-particle":"","family":"Hawn","given":"Thomas R.","non-dropping-particle":"","parse-names":false,"suffix":""},{"dropping-particle":"","family":"Frahm","given":"Nicole","non-dropping-particle":"","parse-names":false,"suffix":""},{"dropping-particle":"","family":"Scriba","given":"Thomas J.","non-dropping-particle":"","parse-names":false,"suffix":""},{"dropping-particle":"","family":"Mahomed","given":"Hassan","non-dropping-particle":"","parse-names":false,"suffix":""},{"dropping-particle":"","family":"Hanekom","given":"Willem","non-dropping-particle":"","parse-names":false,"suffix":""},{"dropping-particle":"","family":"Bart","given":"Pierre Alexandre","non-dropping-particle":"","parse-names":false,"suffix":""},{"dropping-particle":"","family":"Pantaleo","given":"Giuseppe","non-dropping-particle":"","parse-names":false,"suffix":""},{"dropping-particle":"","family":"Tomaras","given":"Georgia D.","non-dropping-particle":"","parse-names":false,"suffix":""},{"dropping-particle":"","family":"Rerks-Ngarm","given":"Supachai","non-dropping-particle":"","parse-names":false,"suffix":""},{"dropping-particle":"","family":"Kaewkungwal","given":"Jaranit","non-dropping-particle":"","parse-names":false,"suffix":""},{"dropping-particle":"","family":"Nitayaphan","given":"Sorachai","non-dropping-particle":"","parse-names":false,"suffix":""},{"dropping-particle":"","family":"Pitisuttithum","given":"Punnee","non-dropping-particle":"","parse-names":false,"suffix":""},{"dropping-particle":"","family":"Michael","given":"Nelson L.","non-dropping-particle":"","parse-names":false,"suffix":""},{"dropping-particle":"","family":"Kim","given":"Jerome H.","non-dropping-particle":"","parse-names":false,"suffix":""},{"dropping-particle":"","family":"Robb","given":"Merlin L.","non-dropping-particle":"","parse-names":false,"suffix":""},{"dropping-particle":"","family":"O'Connell","given":"Robert J.","non-dropping-particle":"","parse-names":false,"suffix":""},{"dropping-particle":"","family":"Karasavvas","given":"Nicos","non-dropping-particle":"","parse-names":false,"suffix":""},{"dropping-particle":"","family":"Gilbert","given":"Peter","non-dropping-particle":"","parse-names":false,"suffix":""},{"dropping-particle":"","family":"Rosa","given":"Stephen C.","non-dropping-particle":"De","parse-names":false,"suffix":""},{"dropping-particle":"","family":"McElrath","given":"M. Juliana","non-dropping-particle":"","parse-names":false,"suffix":""},{"dropping-particle":"","family":"Gottardo","given":"Raphael","non-dropping-particle":"","parse-names":false,"suffix":""}],"container-title":"Nature Biotechnology","id":"ITEM-1","issue":"6","issued":{"date-parts":[["2015"]]},"page":"610-616","title":"COMPASS identifies T-cell subsets correlated with clinical outcomes","type":"article-journal","volume":"33"},"uris":["http://www.mendeley.com/documents/?uuid=1829a2de-aad2-415c-814f-28248e224eea"]}],"mendeley":{"formattedCitation":"(26)","plainTextFormattedCitation":"(26)","previouslyFormattedCitation":"(26)"},"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6)</w:t>
            </w:r>
            <w:r w:rsidRPr="00256C12">
              <w:rPr>
                <w:rFonts w:ascii="Times New Roman" w:hAnsi="Times New Roman" w:cs="Times New Roman"/>
                <w:sz w:val="18"/>
                <w:szCs w:val="18"/>
              </w:rPr>
              <w:fldChar w:fldCharType="end"/>
            </w:r>
          </w:p>
        </w:tc>
      </w:tr>
      <w:tr w:rsidR="00C630D9" w:rsidRPr="00256C12" w14:paraId="7AE4FD74" w14:textId="77777777" w:rsidTr="001D2971">
        <w:trPr>
          <w:cantSplit/>
          <w:trHeight w:val="300"/>
        </w:trPr>
        <w:tc>
          <w:tcPr>
            <w:tcW w:w="365" w:type="pct"/>
            <w:noWrap/>
            <w:hideMark/>
          </w:tcPr>
          <w:p w14:paraId="0257F88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5</w:t>
            </w:r>
          </w:p>
        </w:tc>
        <w:tc>
          <w:tcPr>
            <w:tcW w:w="809" w:type="pct"/>
            <w:noWrap/>
            <w:hideMark/>
          </w:tcPr>
          <w:p w14:paraId="03E64B75"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FP</w:t>
            </w:r>
            <w:proofErr w:type="spellEnd"/>
          </w:p>
        </w:tc>
        <w:tc>
          <w:tcPr>
            <w:tcW w:w="591" w:type="pct"/>
            <w:noWrap/>
            <w:hideMark/>
          </w:tcPr>
          <w:p w14:paraId="34E9770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4</w:t>
            </w:r>
          </w:p>
        </w:tc>
        <w:tc>
          <w:tcPr>
            <w:tcW w:w="1396" w:type="pct"/>
          </w:tcPr>
          <w:p w14:paraId="7B877EB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Fingerprinting for Flow Cytometry</w:t>
            </w:r>
          </w:p>
        </w:tc>
        <w:tc>
          <w:tcPr>
            <w:tcW w:w="1252" w:type="pct"/>
          </w:tcPr>
          <w:p w14:paraId="18149B1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Generation of multivariate distribution 'fingerprints'</w:t>
            </w:r>
          </w:p>
        </w:tc>
        <w:tc>
          <w:tcPr>
            <w:tcW w:w="587" w:type="pct"/>
          </w:tcPr>
          <w:p w14:paraId="698DAAF9" w14:textId="7699DB1B"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0545","ISSN":"15524922","abstract":"Recent technological advances in flow cytometry instrumentation provide the basis for high-dimensionality and high-throughput biological experimentation in a heterogeneous cellular context. Concomitant advances in scalable computational algorithms are necessary to better utilize the information that is contained in these high-complexity experiments. The development of such tools has the potential to expand the utility of flow cytometric analysis from a predominantly hypothesis-driven mode to one of discovery, or hypothesis-generating research. A new method of analysis of flow cytometric data called Cytometric Fingerprinting (CF) has been developed. CF captures the set of multivariate probability distribution functions corresponding to list-mode data and then \"flattens\" them into a computationally efficient fingerprint representation that facilitates quantitative comparisons of samples. An experimental and synthetic data were generated to act as reference sets for evaluating CF. Without the introduction of prior knowledge, CF was able to \"discover\" the location and concentration of spiked cells in ungated analyses over a concentration range covering four orders of magnitude, to a lower limit on the order of 10 spiked events in a background of 100,000 events. We describe a new method for quantitative analysis of list-mode cytometric data. CF includes a novel algorithm for space subdivision that improves estimation of the probability density function by dividing space into nonrectangular polytopes. Additionally it renders a multidimensional distribution in the form of a one-dimensional multiresolution hierarchical fingerprint that creates a computationally efficient representation of high dimensionality distribution functions. CF supports both the generation and testing of hypotheses, eliminates sources of operator bias, and provides an increased level of automation of data analysis. © 2008 International Society for Advancement of Cytometry.","author":[{"dropping-particle":"","family":"Rogers","given":"Wade T.","non-dropping-particle":"","parse-names":false,"suffix":""},{"dropping-particle":"","family":"Moser","given":"Allan R.","non-dropping-particle":"","parse-names":false,"suffix":""},{"dropping-particle":"","family":"Holyst","given":"Herbert A.","non-dropping-particle":"","parse-names":false,"suffix":""},{"dropping-particle":"","family":"Bantly","given":"Andrew","non-dropping-particle":"","parse-names":false,"suffix":""},{"dropping-particle":"","family":"Mohler","given":"Emile R.","non-dropping-particle":"","parse-names":false,"suffix":""},{"dropping-particle":"","family":"Scangas","given":"George","non-dropping-particle":"","parse-names":false,"suffix":""},{"dropping-particle":"","family":"Moore","given":"Jonni S.","non-dropping-particle":"","parse-names":false,"suffix":""}],"container-title":"Cytometry Part A","id":"ITEM-1","issue":"5","issued":{"date-parts":[["2008"]]},"page":"430-441","title":"Cytometric fingerprinting: Quantitative characterization of multivariate distributions","type":"article-journal","volume":"73"},"uris":["http://www.mendeley.com/documents/?uuid=f99e5b93-115f-4bc2-adac-0d1556eab944"]}],"mendeley":{"formattedCitation":"(27)","plainTextFormattedCitation":"(27)","previouslyFormattedCitation":"(27)"},"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7)</w:t>
            </w:r>
            <w:r w:rsidRPr="00256C12">
              <w:rPr>
                <w:rFonts w:ascii="Times New Roman" w:hAnsi="Times New Roman" w:cs="Times New Roman"/>
                <w:sz w:val="18"/>
                <w:szCs w:val="18"/>
              </w:rPr>
              <w:fldChar w:fldCharType="end"/>
            </w:r>
          </w:p>
        </w:tc>
      </w:tr>
      <w:tr w:rsidR="00C630D9" w:rsidRPr="00256C12" w14:paraId="530EF603" w14:textId="77777777" w:rsidTr="001D2971">
        <w:trPr>
          <w:cantSplit/>
          <w:trHeight w:val="300"/>
        </w:trPr>
        <w:tc>
          <w:tcPr>
            <w:tcW w:w="365" w:type="pct"/>
            <w:noWrap/>
            <w:hideMark/>
          </w:tcPr>
          <w:p w14:paraId="3DDC33A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5</w:t>
            </w:r>
          </w:p>
        </w:tc>
        <w:tc>
          <w:tcPr>
            <w:tcW w:w="809" w:type="pct"/>
            <w:noWrap/>
            <w:hideMark/>
          </w:tcPr>
          <w:p w14:paraId="43B6E995"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immunoClust</w:t>
            </w:r>
            <w:proofErr w:type="spellEnd"/>
            <w:r w:rsidRPr="00256C12">
              <w:rPr>
                <w:rFonts w:ascii="Times New Roman" w:hAnsi="Times New Roman" w:cs="Times New Roman"/>
                <w:sz w:val="18"/>
                <w:szCs w:val="18"/>
              </w:rPr>
              <w:t xml:space="preserve"> </w:t>
            </w:r>
          </w:p>
        </w:tc>
        <w:tc>
          <w:tcPr>
            <w:tcW w:w="591" w:type="pct"/>
            <w:noWrap/>
            <w:hideMark/>
          </w:tcPr>
          <w:p w14:paraId="5B2BD76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4</w:t>
            </w:r>
          </w:p>
        </w:tc>
        <w:tc>
          <w:tcPr>
            <w:tcW w:w="1396" w:type="pct"/>
          </w:tcPr>
          <w:p w14:paraId="3BF2DE23"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6F40B12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iterative model-based clustering</w:t>
            </w:r>
          </w:p>
        </w:tc>
        <w:tc>
          <w:tcPr>
            <w:tcW w:w="587" w:type="pct"/>
          </w:tcPr>
          <w:p w14:paraId="1FD89669" w14:textId="386710F3"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2626","ISBN":"1552-4930 (Electronic)\r1552-4922 (Linking)","ISSN":"15524930","PMID":"25850678","abstract":"Multiparametric fluorescence and mass cytometry offers new perspectives to disclose and to monitor the high diversity of cell populations in the peripheral blood for biomarker research. While high-end cytometric devices are currently available to detect theoretically up to 120 individual parameters at the single cell level, software tools are needed to analyze these complex datasets automatically in acceptable time and without operator bias or knowledge. We developed an automated analysis pipeline, immunoClust, for uncompensated fluorescence and mass cytometry data, which consists of two parts. First, cell events of each sample are grouped into individual clusters. Subsequently, a classification algorithm assorts these cell event clusters into populations comparable between different samples. The clustering of cell events is designed for datasets with large event counts in high dimensions as a global unsupervised method, sensitive to identify rare cell types even when next to large populations. Both parts use model-based clustering with an iterative expectation maximization algorithm and the integrated classification likelihood to obtain the clusters. A detailed description of both algorithms is presented. Testing and validation was performed using 1) blood cell samples of defined composition that were depleted of particular cell subsets by magnetic cell sorting, 2) datasets of the FlowCAP III challenges to identify populations of rare cell types and 3) high-dimensional fluorescence and mass-cytometry datasets for comparison with conventional manual gating procedures. In conclusion, the immunoClust-algorithm is a promising tool to standardize and automate the analysis of high-dimensional cytometric datasets. As a prerequisite for interpretation of such data, it will support our efforts in developing immunological biomarkers for chronic inflammatory disorders and therapy recommendations in personalized medicine. immunoClust is implemented as an R-package and is provided as source code from www.bioconductor.org.","author":[{"dropping-particle":"","family":"Sörensen","given":"Till","non-dropping-particle":"","parse-names":false,"suffix":""},{"dropping-particle":"","family":"Baumgart","given":"Sabine","non-dropping-particle":"","parse-names":false,"suffix":""},{"dropping-particle":"","family":"Durek","given":"Pawel","non-dropping-particle":"","parse-names":false,"suffix":""},{"dropping-particle":"","family":"Grützkau","given":"Andreas","non-dropping-particle":"","parse-names":false,"suffix":""},{"dropping-particle":"","family":"Häupl","given":"Thomas","non-dropping-particle":"","parse-names":false,"suffix":""}],"container-title":"Cytometry Part A","id":"ITEM-1","issue":"7","issued":{"date-parts":[["2015"]]},"page":"603-615","title":"immunoClust-An automated analysis pipeline for the identification of immunophenotypic signatures in high-dimensional cytometric datasets","type":"article-journal","volume":"87"},"uris":["http://www.mendeley.com/documents/?uuid=3e5070ec-62f9-4f13-b56f-3747088ae17c"]}],"mendeley":{"formattedCitation":"(28)","plainTextFormattedCitation":"(28)","previouslyFormattedCitation":"(28)"},"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8)</w:t>
            </w:r>
            <w:r w:rsidRPr="00256C12">
              <w:rPr>
                <w:rFonts w:ascii="Times New Roman" w:hAnsi="Times New Roman" w:cs="Times New Roman"/>
                <w:sz w:val="18"/>
                <w:szCs w:val="18"/>
              </w:rPr>
              <w:fldChar w:fldCharType="end"/>
            </w:r>
          </w:p>
        </w:tc>
      </w:tr>
      <w:tr w:rsidR="00C630D9" w:rsidRPr="00256C12" w14:paraId="41B30925" w14:textId="77777777" w:rsidTr="001D2971">
        <w:trPr>
          <w:cantSplit/>
          <w:trHeight w:val="300"/>
        </w:trPr>
        <w:tc>
          <w:tcPr>
            <w:tcW w:w="365" w:type="pct"/>
            <w:noWrap/>
            <w:hideMark/>
          </w:tcPr>
          <w:p w14:paraId="0000AFF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8</w:t>
            </w:r>
          </w:p>
        </w:tc>
        <w:tc>
          <w:tcPr>
            <w:tcW w:w="809" w:type="pct"/>
            <w:noWrap/>
            <w:hideMark/>
          </w:tcPr>
          <w:p w14:paraId="356AD57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JCM</w:t>
            </w:r>
          </w:p>
        </w:tc>
        <w:tc>
          <w:tcPr>
            <w:tcW w:w="591" w:type="pct"/>
            <w:noWrap/>
            <w:hideMark/>
          </w:tcPr>
          <w:p w14:paraId="5E8C2E6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2</w:t>
            </w:r>
          </w:p>
        </w:tc>
        <w:tc>
          <w:tcPr>
            <w:tcW w:w="1396" w:type="pct"/>
          </w:tcPr>
          <w:p w14:paraId="42DD8D9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Joint Clustering and Matching</w:t>
            </w:r>
          </w:p>
        </w:tc>
        <w:tc>
          <w:tcPr>
            <w:tcW w:w="1252" w:type="pct"/>
          </w:tcPr>
          <w:p w14:paraId="488EE2E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and matching across a batch of samples</w:t>
            </w:r>
          </w:p>
        </w:tc>
        <w:tc>
          <w:tcPr>
            <w:tcW w:w="587" w:type="pct"/>
          </w:tcPr>
          <w:p w14:paraId="2CA499F5" w14:textId="2D56B58F"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371/journal.pone.0100334","ISSN":"19326203","abstract":"In biomedical applications, an experimenter encounters different potential sources of variation in data such as individual samples, multiple experimental conditions, and multivariate responses of a panel of markers such as from a signaling network. In multiparametric cytometry, which is often used for analyzing patient samples, such issues are critical. While computational methods can identify cell populations in individual samples, without the ability to automatically match them across samples, it is difficult to compare and characterize the populations in typical experiments, such as those responding to various stimulations or distinctive of particular patients or time-points, especially when there are many samples. Joint Clustering and Matching (JCM) is a multi-level framework for simultaneous modeling and registration of populations across a cohort. JCM models every population with a robust multivariate probability distribution. Simultaneously, JCM fits a random-effects model to construct an overall batch template - used for registering populations across samples, and classifying new samples. By tackling systems-level variation, JCM supports practical biomedical applications involving large cohorts. Software for fitting the JCM models have been implemented in an R package EMMIX-JCM, available from http://www.maths.uq.edu.au/</w:instrText>
            </w:r>
            <w:r w:rsidR="00091A45">
              <w:rPr>
                <w:rFonts w:ascii="Cambria Math" w:hAnsi="Cambria Math" w:cs="Cambria Math"/>
                <w:sz w:val="18"/>
                <w:szCs w:val="18"/>
              </w:rPr>
              <w:instrText>∼</w:instrText>
            </w:r>
            <w:r w:rsidR="00091A45">
              <w:rPr>
                <w:rFonts w:ascii="Times New Roman" w:hAnsi="Times New Roman" w:cs="Times New Roman"/>
                <w:sz w:val="18"/>
                <w:szCs w:val="18"/>
              </w:rPr>
              <w:instrText>gjm/mix_soft/EMMIX-JCM/. © 2014 Pyne et al.","author":[{"dropping-particle":"","family":"Pyne","given":"Saumyadipta","non-dropping-particle":"","parse-names":false,"suffix":""},{"dropping-particle":"","family":"Lee","given":"Sharon X.","non-dropping-particle":"","parse-names":false,"suffix":""},{"dropping-particle":"","family":"Wang","given":"Kui","non-dropping-particle":"","parse-names":false,"suffix":""},{"dropping-particle":"","family":"Irish","given":"Jonathan","non-dropping-particle":"","parse-names":false,"suffix":""},{"dropping-particle":"","family":"Tamayo","given":"Pablo","non-dropping-particle":"","parse-names":false,"suffix":""},{"dropping-particle":"","family":"Nazaire","given":"Marc Danie","non-dropping-particle":"","parse-names":false,"suffix":""},{"dropping-particle":"","family":"Duong","given":"Tarn","non-dropping-particle":"","parse-names":false,"suffix":""},{"dropping-particle":"","family":"Ng","given":"Shu Kay","non-dropping-particle":"","parse-names":false,"suffix":""},{"dropping-particle":"","family":"Hafler","given":"David","non-dropping-particle":"","parse-names":false,"suffix":""},{"dropping-particle":"","family":"Levy","given":"Ronald","non-dropping-particle":"","parse-names":false,"suffix":""},{"dropping-particle":"","family":"Nolan","given":"Garry P.","non-dropping-particle":"","parse-names":false,"suffix":""},{"dropping-particle":"","family":"Mesirov","given":"Jill","non-dropping-particle":"","parse-names":false,"suffix":""},{"dropping-particle":"","family":"McLachlan","given":"Geoffrey J.","non-dropping-particle":"","parse-names":false,"suffix":""}],"container-title":"PLoS ONE","id":"ITEM-1","issue":"7","issued":{"date-parts":[["2014"]]},"title":"Joint modeling and registration of cell populations in cohorts of high-dimensional flow cytometric data","type":"article-journal","volume":"9"},"uris":["http://www.mendeley.com/documents/?uuid=024987c1-2f9e-45bb-a8bc-f7ce5a8fa924"]}],"mendeley":{"formattedCitation":"(29)","plainTextFormattedCitation":"(29)","previouslyFormattedCitation":"(29)"},"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29)</w:t>
            </w:r>
            <w:r w:rsidRPr="00256C12">
              <w:rPr>
                <w:rFonts w:ascii="Times New Roman" w:hAnsi="Times New Roman" w:cs="Times New Roman"/>
                <w:sz w:val="18"/>
                <w:szCs w:val="18"/>
              </w:rPr>
              <w:fldChar w:fldCharType="end"/>
            </w:r>
          </w:p>
        </w:tc>
      </w:tr>
      <w:tr w:rsidR="00C630D9" w:rsidRPr="00256C12" w14:paraId="3DDC3ABA" w14:textId="77777777" w:rsidTr="001D2971">
        <w:trPr>
          <w:cantSplit/>
          <w:trHeight w:val="300"/>
        </w:trPr>
        <w:tc>
          <w:tcPr>
            <w:tcW w:w="365" w:type="pct"/>
            <w:noWrap/>
            <w:hideMark/>
          </w:tcPr>
          <w:p w14:paraId="0C72B2A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9</w:t>
            </w:r>
          </w:p>
        </w:tc>
        <w:tc>
          <w:tcPr>
            <w:tcW w:w="809" w:type="pct"/>
            <w:noWrap/>
            <w:hideMark/>
          </w:tcPr>
          <w:p w14:paraId="273D4F58"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Type</w:t>
            </w:r>
            <w:proofErr w:type="spellEnd"/>
            <w:r w:rsidRPr="00256C12">
              <w:rPr>
                <w:rFonts w:ascii="Times New Roman" w:hAnsi="Times New Roman" w:cs="Times New Roman"/>
                <w:sz w:val="18"/>
                <w:szCs w:val="18"/>
              </w:rPr>
              <w:t>/</w:t>
            </w:r>
            <w:proofErr w:type="spellStart"/>
            <w:r w:rsidRPr="00256C12">
              <w:rPr>
                <w:rFonts w:ascii="Times New Roman" w:hAnsi="Times New Roman" w:cs="Times New Roman"/>
                <w:sz w:val="18"/>
                <w:szCs w:val="18"/>
              </w:rPr>
              <w:t>RchyOptimyx</w:t>
            </w:r>
            <w:proofErr w:type="spellEnd"/>
          </w:p>
        </w:tc>
        <w:tc>
          <w:tcPr>
            <w:tcW w:w="591" w:type="pct"/>
            <w:noWrap/>
            <w:hideMark/>
          </w:tcPr>
          <w:p w14:paraId="7619BB2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1</w:t>
            </w:r>
          </w:p>
        </w:tc>
        <w:tc>
          <w:tcPr>
            <w:tcW w:w="1396" w:type="pct"/>
          </w:tcPr>
          <w:p w14:paraId="542DE5B7"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7FD284C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partitioning and correlation with clinical outcomes</w:t>
            </w:r>
          </w:p>
        </w:tc>
        <w:tc>
          <w:tcPr>
            <w:tcW w:w="587" w:type="pct"/>
          </w:tcPr>
          <w:p w14:paraId="4A3DBF2F" w14:textId="28C0AD2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b.21115","ISBN":"1552-4957 (Electronic)\\r1552-4949 (Linking)","ISSN":"15524949","PMID":"24002786","author":[{"dropping-particle":"","family":"O’Neill","given":"Kieran","non-dropping-particle":"","parse-names":false,"suffix":""},{"dropping-particle":"","family":"Jalali","given":"Adrin","non-dropping-particle":"","parse-names":false,"suffix":""},{"dropping-particle":"","family":"Aghaeepour","given":"Nima","non-dropping-particle":"","parse-names":false,"suffix":""},{"dropping-particle":"","family":"Hoos","given":"Holger","non-dropping-particle":"","parse-names":false,"suffix":""},{"dropping-particle":"","family":"Brinkman","given":"Ryan R.","non-dropping-particle":"","parse-names":false,"suffix":""}],"container-title":"Bioinformatics","id":"ITEM-1","issue":"9","issued":{"date-parts":[["2014"]]},"page":"1329-1330","title":"Enhanced flowType/RchyOptimyx: a bioconductor pipeline for discovery in high-dimensional cytometry data","type":"article-journal","volume":"30"},"uris":["http://www.mendeley.com/documents/?uuid=a35b6463-13be-40ad-99c1-1657ffe8101d"]}],"mendeley":{"formattedCitation":"(30)","plainTextFormattedCitation":"(30)","previouslyFormattedCitation":"(30)"},"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0)</w:t>
            </w:r>
            <w:r w:rsidRPr="00256C12">
              <w:rPr>
                <w:rFonts w:ascii="Times New Roman" w:hAnsi="Times New Roman" w:cs="Times New Roman"/>
                <w:sz w:val="18"/>
                <w:szCs w:val="18"/>
              </w:rPr>
              <w:fldChar w:fldCharType="end"/>
            </w:r>
          </w:p>
        </w:tc>
      </w:tr>
      <w:tr w:rsidR="00C630D9" w:rsidRPr="00256C12" w14:paraId="3B6C6736" w14:textId="77777777" w:rsidTr="001D2971">
        <w:trPr>
          <w:cantSplit/>
          <w:trHeight w:val="300"/>
        </w:trPr>
        <w:tc>
          <w:tcPr>
            <w:tcW w:w="365" w:type="pct"/>
            <w:noWrap/>
            <w:hideMark/>
          </w:tcPr>
          <w:p w14:paraId="44C5C47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0</w:t>
            </w:r>
          </w:p>
        </w:tc>
        <w:tc>
          <w:tcPr>
            <w:tcW w:w="809" w:type="pct"/>
            <w:noWrap/>
            <w:hideMark/>
          </w:tcPr>
          <w:p w14:paraId="720DF8D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ASPIRE</w:t>
            </w:r>
          </w:p>
        </w:tc>
        <w:tc>
          <w:tcPr>
            <w:tcW w:w="591" w:type="pct"/>
            <w:noWrap/>
            <w:hideMark/>
          </w:tcPr>
          <w:p w14:paraId="1D104F7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0</w:t>
            </w:r>
          </w:p>
        </w:tc>
        <w:tc>
          <w:tcPr>
            <w:tcW w:w="1396" w:type="pct"/>
          </w:tcPr>
          <w:p w14:paraId="15C619C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Anomalous sample phenotype identification with random effects</w:t>
            </w:r>
          </w:p>
        </w:tc>
        <w:tc>
          <w:tcPr>
            <w:tcW w:w="1252" w:type="pct"/>
          </w:tcPr>
          <w:p w14:paraId="6BD8611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of anomalous samples with random effects</w:t>
            </w:r>
          </w:p>
        </w:tc>
        <w:tc>
          <w:tcPr>
            <w:tcW w:w="587" w:type="pct"/>
          </w:tcPr>
          <w:p w14:paraId="671212E9" w14:textId="44424AA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186/1471-2105-15-314","ISBN":"1471-2105 (Electronic)\\r1471-2105 (Linking)","ISSN":"14712105","PMID":"25248977","abstract":"BACKGROUND: Flow cytometry (FC)-based computer-aided diagnostics is an emerging technique utilizing modern multiparametric cytometry systems.The major difficulty in using machine-learning approaches for classification of FC data arises from limited access to a wide variety of anomalous samples for training. In consequence, any learning with an abundance of normal cases and a limited set of specific anomalous cases is biased towards the types of anomalies represented in the training set. Such models do not accurately identify anomalies, whether previously known or unknown, that may exist in future samples tested. Although one-class classifiers trained using only normal cases would avoid such a bias, robust sample characterization is critical for a generalizable model. Owing to sample heterogeneity and instrumental variability, arbitrary characterization of samples usually introduces feature noise that may lead to poor predictive performance. Herein, we present a non-parametric Bayesian algorithm called ASPIRE (anomalous sample phenotype identification with random effects) that identifies phenotypic differences across a batch of samples in the presence of random effects. Our approach involves simultaneous clustering of cellular measurements in individual samples and matching of discovered clusters across all samples in order to recover global clusters using probabilistic sampling techniques in a systematic way. RESULTS: We demonstrate the performance of the proposed method in identifying anomalous samples in two different FC data sets, one of which represents a set of samples including acute myeloid leukemia (AML) cases, and the other a generic 5-parameter peripheral-blood immunophenotyping. Results are evaluated in terms of the area under the receiver operating characteristics curve (AUC). ASPIRE achieved AUCs of 0.99 and 1.0 on the AML and generic blood immunophenotyping data sets, respectively. CONCLUSIONS: These results demonstrate that anomalous samples can be identified by ASPIRE with almost perfect accuracy without a priori access to samples of anomalous subtypes in the training set. The ASPIRE approach is unique in its ability to form generalizations regarding normal and anomalous states given only very weak assumptions regarding sample characteristics and origin. Thus, ASPIRE could become highly instrumental in providing unique insights about observed biological phenomena in the absence of full information about the investigated samples.","author":[{"dropping-particle":"","family":"Dundar","given":"Murat","non-dropping-particle":"","parse-names":false,"suffix":""},{"dropping-particle":"","family":"Akova","given":"Ferit","non-dropping-particle":"","parse-names":false,"suffix":""},{"dropping-particle":"","family":"Yerebakan","given":"Halid Z.","non-dropping-particle":"","parse-names":false,"suffix":""},{"dropping-particle":"","family":"Rajwa","given":"Bartek","non-dropping-particle":"","parse-names":false,"suffix":""}],"container-title":"BMC Bioinformatics","id":"ITEM-1","issue":"1","issued":{"date-parts":[["2014"]]},"page":"1-15","title":"A non-parametric Bayesian model for joint cell clustering and cluster matching: Identification of anomalous sample phenotypes with random effects","type":"article-journal","volume":"15"},"uris":["http://www.mendeley.com/documents/?uuid=51503b31-6fb6-48f5-b865-960fbe018952"]}],"mendeley":{"formattedCitation":"(31)","plainTextFormattedCitation":"(31)","previouslyFormattedCitation":"(31)"},"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1)</w:t>
            </w:r>
            <w:r w:rsidRPr="00256C12">
              <w:rPr>
                <w:rFonts w:ascii="Times New Roman" w:hAnsi="Times New Roman" w:cs="Times New Roman"/>
                <w:sz w:val="18"/>
                <w:szCs w:val="18"/>
              </w:rPr>
              <w:fldChar w:fldCharType="end"/>
            </w:r>
          </w:p>
        </w:tc>
      </w:tr>
      <w:tr w:rsidR="00C630D9" w:rsidRPr="00256C12" w14:paraId="023FCA35" w14:textId="77777777" w:rsidTr="001D2971">
        <w:trPr>
          <w:cantSplit/>
          <w:trHeight w:val="300"/>
        </w:trPr>
        <w:tc>
          <w:tcPr>
            <w:tcW w:w="365" w:type="pct"/>
            <w:noWrap/>
            <w:hideMark/>
          </w:tcPr>
          <w:p w14:paraId="48C0520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0</w:t>
            </w:r>
          </w:p>
        </w:tc>
        <w:tc>
          <w:tcPr>
            <w:tcW w:w="809" w:type="pct"/>
            <w:noWrap/>
            <w:hideMark/>
          </w:tcPr>
          <w:p w14:paraId="15183828"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DeepCyTOF</w:t>
            </w:r>
            <w:proofErr w:type="spellEnd"/>
          </w:p>
        </w:tc>
        <w:tc>
          <w:tcPr>
            <w:tcW w:w="591" w:type="pct"/>
            <w:noWrap/>
            <w:hideMark/>
          </w:tcPr>
          <w:p w14:paraId="5D2F06E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0</w:t>
            </w:r>
          </w:p>
        </w:tc>
        <w:tc>
          <w:tcPr>
            <w:tcW w:w="1396" w:type="pct"/>
          </w:tcPr>
          <w:p w14:paraId="7029E5B3"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125DECE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classification by deep learning</w:t>
            </w:r>
          </w:p>
        </w:tc>
        <w:tc>
          <w:tcPr>
            <w:tcW w:w="587" w:type="pct"/>
          </w:tcPr>
          <w:p w14:paraId="38572554" w14:textId="6E5E051E"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93/bioinformatics/btx448","ISBN":"1367-4811 (Electronic) 1367-4803 (Linking)","ISSN":"13674811","PMID":"29036374","abstract":"Motivation: Mass cytometry or CyTOF is an emerging technology for high-dimensional multiparameter single cell analysis that overcomes many limitations of fluorescence-based flow cytometry. New methods for analyzing CyTOF data attempt to improve automation, scalability, performance and interpretation of data generated in large studies. Assigning individual cells into discrete groups of cell types (gating) involves time-consuming sequential manual steps, untenable for larger studies. Results: We introduce DeepCyTOF, a standardization approach for gating, based on deep learning techniques. DeepCyTOF requires labeled cells from only a single sample. It is based on domain adaptation principles and is a generalization of previous work that allows us to calibrate between a target distribution and a source distribution in an unsupervised manner. We show that DeepCyTOF is highly concordant (98%) with cell classification obtained by individual manual gating of each sample when applied to a collection of 16 biological replicates of primary immune blood cells, even when measured across several instruments. Further, DeepCyTOF achieves very high accuracy on the semi-automated gating challenge of the FlowCAP-I competition as well as two CyTOF datasets generated from primary immune blood cells: (i) 14 subjects with a history of infection with West Nile virus (WNV), (ii) 34 healthy subjects of different ages. We conclude that deep learning in general, and DeepCyTOF specifically, offers a powerful computational approach for semi-automated gating of CyTOF and flow cytometry data. Availability and implementation: Our codes and data are publicly available at https://github.com/KlugerLab/deepcytof.git. Contact: yuval.kluger@yale.edu. Supplementary information: Supplementary data are available at Bioinformatics online.","author":[{"dropping-particle":"","family":"Li","given":"Huamin","non-dropping-particle":"","parse-names":false,"suffix":""},{"dropping-particle":"","family":"Shaham","given":"Uri","non-dropping-particle":"","parse-names":false,"suffix":""},{"dropping-particle":"","family":"Stanton","given":"Kelly P.","non-dropping-particle":"","parse-names":false,"suffix":""},{"dropping-particle":"","family":"Yao","given":"Yi","non-dropping-particle":"","parse-names":false,"suffix":""},{"dropping-particle":"","family":"Montgomery","given":"Ruth R.","non-dropping-particle":"","parse-names":false,"suffix":""},{"dropping-particle":"","family":"Kluger","given":"Yuval","non-dropping-particle":"","parse-names":false,"suffix":""}],"container-title":"Bioinformatics","id":"ITEM-1","issue":"21","issued":{"date-parts":[["2017"]]},"page":"3423-3430","title":"Gating mass cytometry data by deep learning","type":"article-journal","volume":"33"},"uris":["http://www.mendeley.com/documents/?uuid=398d5204-a59f-42e3-bd80-ae2462faee92"]}],"mendeley":{"formattedCitation":"(32)","plainTextFormattedCitation":"(32)","previouslyFormattedCitation":"(32)"},"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2)</w:t>
            </w:r>
            <w:r w:rsidRPr="00256C12">
              <w:rPr>
                <w:rFonts w:ascii="Times New Roman" w:hAnsi="Times New Roman" w:cs="Times New Roman"/>
                <w:sz w:val="18"/>
                <w:szCs w:val="18"/>
              </w:rPr>
              <w:fldChar w:fldCharType="end"/>
            </w:r>
          </w:p>
        </w:tc>
      </w:tr>
      <w:tr w:rsidR="00C630D9" w:rsidRPr="00256C12" w14:paraId="592F4BFD" w14:textId="77777777" w:rsidTr="001D2971">
        <w:trPr>
          <w:cantSplit/>
          <w:trHeight w:val="300"/>
        </w:trPr>
        <w:tc>
          <w:tcPr>
            <w:tcW w:w="365" w:type="pct"/>
            <w:noWrap/>
            <w:hideMark/>
          </w:tcPr>
          <w:p w14:paraId="643CF9B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lastRenderedPageBreak/>
              <w:t>32</w:t>
            </w:r>
          </w:p>
        </w:tc>
        <w:tc>
          <w:tcPr>
            <w:tcW w:w="809" w:type="pct"/>
            <w:noWrap/>
            <w:hideMark/>
          </w:tcPr>
          <w:p w14:paraId="1243DC1D"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AutoGate</w:t>
            </w:r>
            <w:proofErr w:type="spellEnd"/>
          </w:p>
        </w:tc>
        <w:tc>
          <w:tcPr>
            <w:tcW w:w="591" w:type="pct"/>
            <w:noWrap/>
            <w:hideMark/>
          </w:tcPr>
          <w:p w14:paraId="506002B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9</w:t>
            </w:r>
          </w:p>
        </w:tc>
        <w:tc>
          <w:tcPr>
            <w:tcW w:w="1396" w:type="pct"/>
          </w:tcPr>
          <w:p w14:paraId="0E556A45"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7DDAA49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equential selection of cell subsets and visualisation</w:t>
            </w:r>
          </w:p>
        </w:tc>
        <w:tc>
          <w:tcPr>
            <w:tcW w:w="587" w:type="pct"/>
          </w:tcPr>
          <w:p w14:paraId="47E938A7" w14:textId="1C8A8CE3"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author":[{"dropping-particle":"","family":"Meehan","given":"Stephen","non-dropping-particle":"","parse-names":false,"suffix":""},{"dropping-particle":"","family":"Walther","given":"Guenther","non-dropping-particle":"","parse-names":false,"suffix":""},{"dropping-particle":"","family":"Moore","given":"Wayne","non-dropping-particle":"","parse-names":false,"suffix":""},{"dropping-particle":"","family":"Orlova","given":"Darya","non-dropping-particle":"","parse-names":false,"suffix":""},{"dropping-particle":"","family":"Meehan","given":"Connor","non-dropping-particle":"","parse-names":false,"suffix":""},{"dropping-particle":"","family":"Parks","given":"David","non-dropping-particle":"","parse-names":false,"suffix":""},{"dropping-particle":"","family":"Ghosn","given":"Eliver","non-dropping-particle":"","parse-names":false,"suffix":""},{"dropping-particle":"","family":"Philips","given":"Megan","non-dropping-particle":"","parse-names":false,"suffix":""},{"dropping-particle":"","family":"Mitsunaga","given":"Erin","non-dropping-particle":"","parse-names":false,"suffix":""},{"dropping-particle":"","family":"Waters","given":"Jeffrey","non-dropping-particle":"","parse-names":false,"suffix":""},{"dropping-particle":"","family":"others","given":"","non-dropping-particle":"","parse-names":false,"suffix":""}],"container-title":"Immunologic research","id":"ITEM-1","issue":"2-3","issued":{"date-parts":[["2014"]]},"page":"218-223","publisher":"Springer","title":"AutoGate: automating analysis of flow cytometry data","type":"article-journal","volume":"58"},"uris":["http://www.mendeley.com/documents/?uuid=fe4cd917-caa2-4d3b-a4f4-aa5379dd30e4"]}],"mendeley":{"formattedCitation":"(33)","plainTextFormattedCitation":"(33)","previouslyFormattedCitation":"(33)"},"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3)</w:t>
            </w:r>
            <w:r w:rsidRPr="00256C12">
              <w:rPr>
                <w:rFonts w:ascii="Times New Roman" w:hAnsi="Times New Roman" w:cs="Times New Roman"/>
                <w:sz w:val="18"/>
                <w:szCs w:val="18"/>
              </w:rPr>
              <w:fldChar w:fldCharType="end"/>
            </w:r>
          </w:p>
        </w:tc>
      </w:tr>
      <w:tr w:rsidR="00C630D9" w:rsidRPr="00256C12" w14:paraId="7A71F7F7" w14:textId="77777777" w:rsidTr="001D2971">
        <w:trPr>
          <w:cantSplit/>
          <w:trHeight w:val="300"/>
        </w:trPr>
        <w:tc>
          <w:tcPr>
            <w:tcW w:w="365" w:type="pct"/>
            <w:noWrap/>
            <w:hideMark/>
          </w:tcPr>
          <w:p w14:paraId="0683034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3</w:t>
            </w:r>
          </w:p>
        </w:tc>
        <w:tc>
          <w:tcPr>
            <w:tcW w:w="809" w:type="pct"/>
            <w:noWrap/>
            <w:hideMark/>
          </w:tcPr>
          <w:p w14:paraId="6B217084"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ReMi</w:t>
            </w:r>
            <w:proofErr w:type="spellEnd"/>
          </w:p>
        </w:tc>
        <w:tc>
          <w:tcPr>
            <w:tcW w:w="591" w:type="pct"/>
            <w:noWrap/>
            <w:hideMark/>
          </w:tcPr>
          <w:p w14:paraId="7CE65AD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8</w:t>
            </w:r>
          </w:p>
        </w:tc>
        <w:tc>
          <w:tcPr>
            <w:tcW w:w="1396" w:type="pct"/>
          </w:tcPr>
          <w:p w14:paraId="2C387AC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Flow Density Survival Regression Using Minimal Feature Redundancy</w:t>
            </w:r>
          </w:p>
        </w:tc>
        <w:tc>
          <w:tcPr>
            <w:tcW w:w="1252" w:type="pct"/>
          </w:tcPr>
          <w:p w14:paraId="0DCAB11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urvival time prediction</w:t>
            </w:r>
          </w:p>
        </w:tc>
        <w:tc>
          <w:tcPr>
            <w:tcW w:w="587" w:type="pct"/>
          </w:tcPr>
          <w:p w14:paraId="33F934F9" w14:textId="57FCD73E"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2734","ISBN":"1552-4922","ISSN":"15524930","PMID":"26243673","abstract":"Advances in flow cytometry bioinformatics have resulted in a wide variety of clustering, classification and visualization techniques. To objectively evaluate the performance of such methods, common benchmarks such as the FlowCAP initiative have proven to be of great value. In this work, we report on a novel method, FloReMi, which was developed to tackle the most recent FlowCAP IV challenge. This challenge was formulated as a survival modeling problem, where participants were expected to design a model to predict the time until progression to AIDS for HIV patients. It is known that variability in progression rate cannot be fully predicted by simple CD4(+) T cell counts. However, it is hypothesized that the immunopathogenesis established early in HIV already indicates the course of future disease. Adequately estimating the progression rate of HIV patients is crucial in their treatment. Using an automated pipeline to preprocess the data, and subsequently identify and select informative cell subsets, a survival regression method based on random survival forests was built, which obtained the best results of all submitted approaches to the FlowCAP IV challenge. © 2015 International Society for Advancement of Cytometry.","author":[{"dropping-particle":"","family":"Gassen","given":"Sofie","non-dropping-particle":"Van","parse-names":false,"suffix":""},{"dropping-particle":"","family":"Vens","given":"Celine","non-dropping-particle":"","parse-names":false,"suffix":""},{"dropping-particle":"","family":"Dhaene","given":"Tom","non-dropping-particle":"","parse-names":false,"suffix":""},{"dropping-particle":"","family":"Lambrecht","given":"Bart N.","non-dropping-particle":"","parse-names":false,"suffix":""},{"dropping-particle":"","family":"Saeys","given":"Yvan","non-dropping-particle":"","parse-names":false,"suffix":""}],"container-title":"Cytometry Part A","id":"ITEM-1","issue":"1","issued":{"date-parts":[["2016"]]},"page":"22-29","title":"FloReMi: Flow density survival regression using minimal feature redundancy","type":"article-journal","volume":"89"},"uris":["http://www.mendeley.com/documents/?uuid=bcab2e1f-9adc-4f9f-a648-b92b75e2b6e3"]}],"mendeley":{"formattedCitation":"(34)","plainTextFormattedCitation":"(34)","previouslyFormattedCitation":"(34)"},"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4)</w:t>
            </w:r>
            <w:r w:rsidRPr="00256C12">
              <w:rPr>
                <w:rFonts w:ascii="Times New Roman" w:hAnsi="Times New Roman" w:cs="Times New Roman"/>
                <w:sz w:val="18"/>
                <w:szCs w:val="18"/>
              </w:rPr>
              <w:fldChar w:fldCharType="end"/>
            </w:r>
          </w:p>
        </w:tc>
      </w:tr>
      <w:tr w:rsidR="00C630D9" w:rsidRPr="00256C12" w14:paraId="055DC1C9" w14:textId="77777777" w:rsidTr="001D2971">
        <w:trPr>
          <w:cantSplit/>
          <w:trHeight w:val="300"/>
        </w:trPr>
        <w:tc>
          <w:tcPr>
            <w:tcW w:w="365" w:type="pct"/>
            <w:noWrap/>
            <w:hideMark/>
          </w:tcPr>
          <w:p w14:paraId="0142B1D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4</w:t>
            </w:r>
          </w:p>
        </w:tc>
        <w:tc>
          <w:tcPr>
            <w:tcW w:w="809" w:type="pct"/>
            <w:noWrap/>
            <w:hideMark/>
          </w:tcPr>
          <w:p w14:paraId="76AC9F2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CCAST </w:t>
            </w:r>
          </w:p>
        </w:tc>
        <w:tc>
          <w:tcPr>
            <w:tcW w:w="591" w:type="pct"/>
            <w:noWrap/>
            <w:hideMark/>
          </w:tcPr>
          <w:p w14:paraId="576186A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7</w:t>
            </w:r>
          </w:p>
        </w:tc>
        <w:tc>
          <w:tcPr>
            <w:tcW w:w="1396" w:type="pct"/>
          </w:tcPr>
          <w:p w14:paraId="5377E65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lustering, Classification and Sorting Tree</w:t>
            </w:r>
          </w:p>
        </w:tc>
        <w:tc>
          <w:tcPr>
            <w:tcW w:w="1252" w:type="pct"/>
          </w:tcPr>
          <w:p w14:paraId="39CBCB5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solation of homogenous subpopulations</w:t>
            </w:r>
          </w:p>
        </w:tc>
        <w:tc>
          <w:tcPr>
            <w:tcW w:w="587" w:type="pct"/>
          </w:tcPr>
          <w:p w14:paraId="5A4432CD" w14:textId="3CD2C738"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371/journal.pcbi.1003664","ISSN":"15537358","PMID":"25078380","abstract":"A model-based gating strategy is developed for sorting cells and analyzing populations of single cells. The strategy, named CCAST, for Clustering, Classification and Sorting Tree, identifies a gating strategy for isolating homogeneous subpopulations from a heterogeneous population of single cells using a data-derived decision tree representation that can be applied to cell sorting. Because CCAST does not rely on expert knowledge, it removes human bias and variability when determining the gating strategy. It combines any clustering algorithm with silhouette measures to identify underlying homogeneous subpopulations, then applies recursive partitioning techniques to generate a decision tree that defines the gating strategy. CCAST produces an optimal strategy for cell sorting by automating the selection of gating markers, the corresponding gating thresholds and gating sequence; all of these parameters are typically manually defined. Even though CCAST is optimized for cell sorting, it can be applied for the identification and analysis of homogeneous subpopulations among heterogeneous single cell data. We apply CCAST on single cell data from both breast cancer cell lines and normal human bone marrow. On the SUM159 breast cancer cell line data, CCAST indicates at least five distinct cell states based on two surface markers (CD24 and EPCAM) and provides a gating sorting strategy that produces more homogeneous subpopulations than previously reported. When applied to normal bone marrow data, CCAST reveals an efficient strategy for gating T-cells without prior knowledge of the major T-cell subtypes and the markers that best define them. On the normal bone marrow data, CCAST also reveals two major mature B-cell subtypes, namely CD123+ and CD123- cells, which were not revealed by manual gating but show distinct intracellular signaling responses. More generally, the CCAST framework could be used on other biological and non-biological high dimensional data types that are mixtures of unknown homogeneous subpopulations. © 2014 Anchang et al.","author":[{"dropping-particle":"","family":"Anchang","given":"Benedict","non-dropping-particle":"","parse-names":false,"suffix":""},{"dropping-particle":"","family":"Do","given":"Mary T.","non-dropping-particle":"","parse-names":false,"suffix":""},{"dropping-particle":"","family":"Zhao","given":"Xi","non-dropping-particle":"","parse-names":false,"suffix":""},{"dropping-particle":"","family":"Plevritis","given":"Sylvia K.","non-dropping-particle":"","parse-names":false,"suffix":""}],"container-title":"PLoS Computational Biology","id":"ITEM-1","issue":"7","issued":{"date-parts":[["2014"]]},"page":"13-17","title":"CCAST: A Model-Based Gating Strategy to Isolate Homogeneous Subpopulations in a Heterogeneous Population of Single Cells","type":"article-journal","volume":"10"},"uris":["http://www.mendeley.com/documents/?uuid=8024672e-3189-4c46-9f19-c87145ccd1b7"]}],"mendeley":{"formattedCitation":"(35)","plainTextFormattedCitation":"(35)","previouslyFormattedCitation":"(35)"},"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5)</w:t>
            </w:r>
            <w:r w:rsidRPr="00256C12">
              <w:rPr>
                <w:rFonts w:ascii="Times New Roman" w:hAnsi="Times New Roman" w:cs="Times New Roman"/>
                <w:sz w:val="18"/>
                <w:szCs w:val="18"/>
              </w:rPr>
              <w:fldChar w:fldCharType="end"/>
            </w:r>
          </w:p>
        </w:tc>
      </w:tr>
      <w:tr w:rsidR="00C630D9" w:rsidRPr="00256C12" w14:paraId="24774E18" w14:textId="77777777" w:rsidTr="001D2971">
        <w:trPr>
          <w:cantSplit/>
          <w:trHeight w:val="300"/>
        </w:trPr>
        <w:tc>
          <w:tcPr>
            <w:tcW w:w="365" w:type="pct"/>
            <w:noWrap/>
            <w:hideMark/>
          </w:tcPr>
          <w:p w14:paraId="78DFF14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5</w:t>
            </w:r>
          </w:p>
        </w:tc>
        <w:tc>
          <w:tcPr>
            <w:tcW w:w="809" w:type="pct"/>
            <w:noWrap/>
            <w:hideMark/>
          </w:tcPr>
          <w:p w14:paraId="4238A9B4"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Learn</w:t>
            </w:r>
            <w:proofErr w:type="spellEnd"/>
          </w:p>
        </w:tc>
        <w:tc>
          <w:tcPr>
            <w:tcW w:w="591" w:type="pct"/>
            <w:noWrap/>
            <w:hideMark/>
          </w:tcPr>
          <w:p w14:paraId="12D3481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6</w:t>
            </w:r>
          </w:p>
        </w:tc>
        <w:tc>
          <w:tcPr>
            <w:tcW w:w="1396" w:type="pct"/>
          </w:tcPr>
          <w:p w14:paraId="4E8265B0"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7B83F30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and quality checking of cell populations</w:t>
            </w:r>
          </w:p>
        </w:tc>
        <w:tc>
          <w:tcPr>
            <w:tcW w:w="587" w:type="pct"/>
          </w:tcPr>
          <w:p w14:paraId="100ED7BE" w14:textId="538A3C8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93/bioinformatics/bty082","ISBN":"0002-7863","ISSN":"14602059","PMID":"29462241","abstract":"Motivation Identification of cell populations in flow cytometry is a critical part of the analysis and lays the groundwork for many applications and research discovery. The current paradigm of manual analysis is time consuming and subjective. A common goal of users is to replace manual analysis with automated methods that replicate their results. Supervised tools provide the best performance in such a use case, however they require fine parameterization to obtain the best results. Hence, there is a strong need for methods that are fast to setup, accurate and interpretable. Results flowLearn is a semi-supervised approach for the quality-checked identification of cell populations. Using a very small number of manually gated samples, through density alignments it is able to predict gates on other samples with high accuracy and speed. On two state-of-the-art data sets, our tool achieves median(F1)-measures exceeding 0.99 for 31%, and 0.90 for 80% of all analyzed populations. Furthermore, users can directly interpret and adjust automated gates on new sample files to iteratively improve the initial training. Availability FlowLearn is available as an R package on https://github.com/mlux86/flowLearn. Evaluation data is publicly available online. Details can be found in the supplementary material. Contact mlux|bhammer@techfak.uni-bielefeld.de. Supplementary information Supplementary data are available at Bioinformatics online.","author":[{"dropping-particle":"","family":"Lux","given":"Markus","non-dropping-particle":"","parse-names":false,"suffix":""},{"dropping-particle":"","family":"Brinkman","given":"Ryan Remy","non-dropping-particle":"","parse-names":false,"suffix":""},{"dropping-particle":"","family":"Chauve","given":"Cedric","non-dropping-particle":"","parse-names":false,"suffix":""},{"dropping-particle":"","family":"Laing","given":"Adam","non-dropping-particle":"","parse-names":false,"suffix":""},{"dropping-particle":"","family":"Lorenc","given":"Anna","non-dropping-particle":"","parse-names":false,"suffix":""},{"dropping-particle":"","family":"Abeler-Dörner","given":"Lucie","non-dropping-particle":"","parse-names":false,"suffix":""},{"dropping-particle":"","family":"Hammer","given":"Barbara","non-dropping-particle":"","parse-names":false,"suffix":""}],"container-title":"Bioinformatics","id":"ITEM-1","issue":"13","issued":{"date-parts":[["2018"]]},"page":"2245-2253","title":"FlowLearn: Fast and precise identification and quality checking of cell populations in flow cytometry","type":"article-journal","volume":"34"},"uris":["http://www.mendeley.com/documents/?uuid=d380d456-c37b-4487-8392-d812d8082a55"]}],"mendeley":{"formattedCitation":"(36)","plainTextFormattedCitation":"(36)","previouslyFormattedCitation":"(36)"},"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6)</w:t>
            </w:r>
            <w:r w:rsidRPr="00256C12">
              <w:rPr>
                <w:rFonts w:ascii="Times New Roman" w:hAnsi="Times New Roman" w:cs="Times New Roman"/>
                <w:sz w:val="18"/>
                <w:szCs w:val="18"/>
              </w:rPr>
              <w:fldChar w:fldCharType="end"/>
            </w:r>
          </w:p>
        </w:tc>
      </w:tr>
      <w:tr w:rsidR="00C630D9" w:rsidRPr="00256C12" w14:paraId="342CFC24" w14:textId="77777777" w:rsidTr="001D2971">
        <w:trPr>
          <w:cantSplit/>
          <w:trHeight w:val="300"/>
        </w:trPr>
        <w:tc>
          <w:tcPr>
            <w:tcW w:w="365" w:type="pct"/>
            <w:noWrap/>
            <w:hideMark/>
          </w:tcPr>
          <w:p w14:paraId="0FFBBFC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6</w:t>
            </w:r>
          </w:p>
        </w:tc>
        <w:tc>
          <w:tcPr>
            <w:tcW w:w="809" w:type="pct"/>
            <w:noWrap/>
            <w:hideMark/>
          </w:tcPr>
          <w:p w14:paraId="47F996C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ACDC</w:t>
            </w:r>
          </w:p>
        </w:tc>
        <w:tc>
          <w:tcPr>
            <w:tcW w:w="591" w:type="pct"/>
            <w:noWrap/>
            <w:hideMark/>
          </w:tcPr>
          <w:p w14:paraId="4D1932F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5</w:t>
            </w:r>
          </w:p>
        </w:tc>
        <w:tc>
          <w:tcPr>
            <w:tcW w:w="1396" w:type="pct"/>
          </w:tcPr>
          <w:p w14:paraId="5AC436A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Automated Cell-type Discovery and Classification</w:t>
            </w:r>
          </w:p>
        </w:tc>
        <w:tc>
          <w:tcPr>
            <w:tcW w:w="1252" w:type="pct"/>
          </w:tcPr>
          <w:p w14:paraId="3472264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discovery and classification</w:t>
            </w:r>
          </w:p>
        </w:tc>
        <w:tc>
          <w:tcPr>
            <w:tcW w:w="587" w:type="pct"/>
          </w:tcPr>
          <w:p w14:paraId="1A331157" w14:textId="6940D7FE"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93/bioinformatics/btx054","ISSN":"14602059","abstract":"Motivation: Recent advances in mass cytometry allow simultaneous measurements of up to 50 markers at single-cell resolution. However, the high dimensionality of mass cytometry data introduces computational challenges for automated data analysis and hinders translation of new biological understanding into clinical applications. Previous studies have applied machine learning to facilitate processing of mass cytometry data. However, manual inspection is still inevitable and becoming the barrier to reliable large-scale analysis. Results: We present a new algorithm called Automated Cell-type Discovery and Classification (ACDC) that fully automates the classification of canonical cell populations and highlights novel cell types in mass cytometry data. Evaluations on real-world data show ACDC provides accurate and reliable estimations compared to manual gating results. Additionally, ACDC automatically classifies previously ambiguous cell types to facilitate discovery. Our findings suggest that ACDC substantially improves both reliability and interpretability of results obtained from high-dimensional mass cytometry profiling data.","author":[{"dropping-particle":"","family":"Lee","given":"Hao Chih","non-dropping-particle":"","parse-names":false,"suffix":""},{"dropping-particle":"","family":"Kosoy","given":"Roman","non-dropping-particle":"","parse-names":false,"suffix":""},{"dropping-particle":"","family":"Becker","given":"Christine E.","non-dropping-particle":"","parse-names":false,"suffix":""},{"dropping-particle":"","family":"Dudley","given":"Joel T.","non-dropping-particle":"","parse-names":false,"suffix":""},{"dropping-particle":"","family":"Kidd","given":"Brian A.","non-dropping-particle":"","parse-names":false,"suffix":""}],"container-title":"Bioinformatics","id":"ITEM-1","issue":"11","issued":{"date-parts":[["2017"]]},"page":"1689-1695","title":"Automated cell type discovery and classification through knowledge transfer","type":"article-journal","volume":"33"},"uris":["http://www.mendeley.com/documents/?uuid=97515556-c775-4620-a331-4c860a27cc9c"]}],"mendeley":{"formattedCitation":"(37)","plainTextFormattedCitation":"(37)","previouslyFormattedCitation":"(37)"},"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7)</w:t>
            </w:r>
            <w:r w:rsidRPr="00256C12">
              <w:rPr>
                <w:rFonts w:ascii="Times New Roman" w:hAnsi="Times New Roman" w:cs="Times New Roman"/>
                <w:sz w:val="18"/>
                <w:szCs w:val="18"/>
              </w:rPr>
              <w:fldChar w:fldCharType="end"/>
            </w:r>
          </w:p>
        </w:tc>
      </w:tr>
      <w:tr w:rsidR="00C630D9" w:rsidRPr="00256C12" w14:paraId="0F1DA69A" w14:textId="77777777" w:rsidTr="001D2971">
        <w:trPr>
          <w:cantSplit/>
          <w:trHeight w:val="300"/>
        </w:trPr>
        <w:tc>
          <w:tcPr>
            <w:tcW w:w="365" w:type="pct"/>
            <w:noWrap/>
            <w:hideMark/>
          </w:tcPr>
          <w:p w14:paraId="3CD1BA2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7</w:t>
            </w:r>
          </w:p>
        </w:tc>
        <w:tc>
          <w:tcPr>
            <w:tcW w:w="809" w:type="pct"/>
            <w:noWrap/>
            <w:hideMark/>
          </w:tcPr>
          <w:p w14:paraId="54DE880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Competitive SWIFT </w:t>
            </w:r>
          </w:p>
        </w:tc>
        <w:tc>
          <w:tcPr>
            <w:tcW w:w="591" w:type="pct"/>
            <w:noWrap/>
            <w:hideMark/>
          </w:tcPr>
          <w:p w14:paraId="7814B6E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w:t>
            </w:r>
          </w:p>
        </w:tc>
        <w:tc>
          <w:tcPr>
            <w:tcW w:w="1396" w:type="pct"/>
          </w:tcPr>
          <w:p w14:paraId="4DB89CC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calable Weighted Iterative Flow-clustering Technique</w:t>
            </w:r>
          </w:p>
        </w:tc>
        <w:tc>
          <w:tcPr>
            <w:tcW w:w="1252" w:type="pct"/>
          </w:tcPr>
          <w:p w14:paraId="3E6312E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ample comparison by competitive clustering</w:t>
            </w:r>
          </w:p>
        </w:tc>
        <w:tc>
          <w:tcPr>
            <w:tcW w:w="587" w:type="pct"/>
          </w:tcPr>
          <w:p w14:paraId="79D8D984" w14:textId="2282FD3D"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2740","ISSN":"15524930","PMID":"26441030","abstract":"Clustering-based algorithms for automated analysis of flow cytometry datasets have achieved more efficient and objective analysis than manual processing. Clustering organizes flow cytometry data into subpopulations with substantially homogenous characteristics but does not directly address the important problem of identifying the salient differences in subpopulations between subjects and groups. Here, we address this problem by augmenting SWIFT-a mixture model based clustering algorithm reported previously. First, we show that SWIFT clustering using a \"template\" mixture model, in which all subpopulations are represented, identifies small differences in cell numbers per subpopulation between samples. Second, we demonstrate that resolution of inter-sample differences is increased by \"competition\" wherein a joint model is formed by combining the mixture model templates obtained from different groups. In the joint model, clusters from individual groups compete for the assignment of cells, sharpening differences between samples, particularly differences representing subpopulation shifts that are masked under clustering with a single template model. The benefit of competition was demonstrated first with a semisynthetic dataset obtained by deliberately shifting a known subpopulation within an actual flow cytometry sample. Single templates correctly identified changes in the number of cells in the subpopulation, but only the competition method detected small changes in median fluorescence. In further validation studies, competition identified a larger number of significantly altered subpopulations between young and elderly subjects. This enrichment was specific, because competition between templates from consensus male and female samples did not improve the detection of age-related differences. Several changes between the young and elderly identified by SWIFT template competition were consistent with known alterations in the elderly, and additional altered subpopulations were also identified. Alternative algorithms detected far fewer significantly altered clusters. Thus SWIFT template competition is a powerful approach to sharpen comparisons between selected groups in flow cytometry datasets. (c) 2015 The Authors. Published Wiley Periodicals Inc.","author":[{"dropping-particle":"","family":"Rebhahn","given":"Jonathan A","non-dropping-particle":"","parse-names":false,"suffix":""},{"dropping-particle":"","family":"Roumanes","given":"David R","non-dropping-particle":"","parse-names":false,"suffix":""},{"dropping-particle":"","family":"Qi","given":"Yilin","non-dropping-particle":"","parse-names":false,"suffix":""},{"dropping-particle":"","family":"Khan","given":"Atif","non-dropping-particle":"","parse-names":false,"suffix":""},{"dropping-particle":"","family":"Thakar","given":"Juilee","non-dropping-particle":"","parse-names":false,"suffix":""},{"dropping-particle":"","family":"Rosenberg","given":"Alex","non-dropping-particle":"","parse-names":false,"suffix":""},{"dropping-particle":"","family":"Lee","given":"F. Eun Hyung","non-dropping-particle":"","parse-names":false,"suffix":""},{"dropping-particle":"","family":"Quataert","given":"Sally A","non-dropping-particle":"","parse-names":false,"suffix":""},{"dropping-particle":"","family":"Sharma","given":"Gaurav","non-dropping-particle":"","parse-names":false,"suffix":""},{"dropping-particle":"","family":"Mosmann","given":"Tim R","non-dropping-particle":"","parse-names":false,"suffix":""}],"container-title":"Cytometry Part A","id":"ITEM-1","issue":"1","issued":{"date-parts":[["2016"]]},"page":"59-70","title":"Competitive SWIFT cluster templates enhance detection of aging changes","type":"article-journal","volume":"89"},"uris":["http://www.mendeley.com/documents/?uuid=2124149a-2d19-30f0-a286-bd0c248434fd"]}],"mendeley":{"formattedCitation":"(38)","plainTextFormattedCitation":"(38)","previouslyFormattedCitation":"(38)"},"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8)</w:t>
            </w:r>
            <w:r w:rsidRPr="00256C12">
              <w:rPr>
                <w:rFonts w:ascii="Times New Roman" w:hAnsi="Times New Roman" w:cs="Times New Roman"/>
                <w:sz w:val="18"/>
                <w:szCs w:val="18"/>
              </w:rPr>
              <w:fldChar w:fldCharType="end"/>
            </w:r>
          </w:p>
        </w:tc>
      </w:tr>
      <w:tr w:rsidR="00C630D9" w:rsidRPr="00256C12" w14:paraId="23A94628" w14:textId="77777777" w:rsidTr="001D2971">
        <w:trPr>
          <w:cantSplit/>
          <w:trHeight w:val="300"/>
        </w:trPr>
        <w:tc>
          <w:tcPr>
            <w:tcW w:w="365" w:type="pct"/>
            <w:noWrap/>
            <w:hideMark/>
          </w:tcPr>
          <w:p w14:paraId="7F8D08F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7</w:t>
            </w:r>
          </w:p>
        </w:tc>
        <w:tc>
          <w:tcPr>
            <w:tcW w:w="809" w:type="pct"/>
            <w:noWrap/>
            <w:hideMark/>
          </w:tcPr>
          <w:p w14:paraId="609E775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PADE 3</w:t>
            </w:r>
          </w:p>
        </w:tc>
        <w:tc>
          <w:tcPr>
            <w:tcW w:w="591" w:type="pct"/>
            <w:noWrap/>
            <w:hideMark/>
          </w:tcPr>
          <w:p w14:paraId="3A5670D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w:t>
            </w:r>
          </w:p>
        </w:tc>
        <w:tc>
          <w:tcPr>
            <w:tcW w:w="1396" w:type="pct"/>
          </w:tcPr>
          <w:p w14:paraId="2133050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panning-tree progression analysis of density-normalized events</w:t>
            </w:r>
          </w:p>
        </w:tc>
        <w:tc>
          <w:tcPr>
            <w:tcW w:w="1252" w:type="pct"/>
          </w:tcPr>
          <w:p w14:paraId="3D55989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Visualisation of high-dimensional cytometry data by </w:t>
            </w:r>
            <w:proofErr w:type="spellStart"/>
            <w:r w:rsidRPr="00256C12">
              <w:rPr>
                <w:rFonts w:ascii="Times New Roman" w:hAnsi="Times New Roman" w:cs="Times New Roman"/>
                <w:sz w:val="18"/>
                <w:szCs w:val="18"/>
              </w:rPr>
              <w:t>downsampling</w:t>
            </w:r>
            <w:proofErr w:type="spellEnd"/>
            <w:r w:rsidRPr="00256C12">
              <w:rPr>
                <w:rFonts w:ascii="Times New Roman" w:hAnsi="Times New Roman" w:cs="Times New Roman"/>
                <w:sz w:val="18"/>
                <w:szCs w:val="18"/>
              </w:rPr>
              <w:t>, clustering and a minimal spanning tree</w:t>
            </w:r>
          </w:p>
        </w:tc>
        <w:tc>
          <w:tcPr>
            <w:tcW w:w="587" w:type="pct"/>
          </w:tcPr>
          <w:p w14:paraId="17CCB786" w14:textId="242AFB0B"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3068","ISSN":"15524930","PMID":"28234411","abstract":"SPADE stands for spanning-tree progression analysis for density-normalized events. It combines downsampling, clustering and a minimum-spanning tree to provide an intuitive visualization of high-dimensional single-cell data, which assists with the interpretation of the cellular heterogeneity underlying the data. SPADE has been widely used for analysis of high-content flow cytometry data and CyTOF data. The downsampling and clustering components of SPADE are both stochastic, which lead to stochasticity in the tree visualization it generates. Running SPADE twice on the same data may generate two different tree structures. Although they typically lead to the same biological interpretation of subpopulations present in the data, robustness of the algorithm can be improved. Another avenue of improvement is the interpretation of the SPADE tree, which involves visual inspection of multiple colored versions of the tree based on expression of measured markers. This is essentially manual gating on the SPADE tree and can benefit from automated algorithms. This article presents improvements of SPADE in both aspects above, leading to a deterministic SPADE algorithm and a software implementation for semiautomated interpretation.","author":[{"dropping-particle":"","family":"Qiu","given":"Peng","non-dropping-particle":"","parse-names":false,"suffix":""}],"container-title":"Cytometry Part A","id":"ITEM-1","issue":"3","issued":{"date-parts":[["2017"]]},"page":"281-289","title":"Toward deterministic and semiautomated SPADE analysis","type":"article-journal","volume":"91"},"uris":["http://www.mendeley.com/documents/?uuid=fb06e367-56ef-4530-bee1-a6f30de80df8"]}],"mendeley":{"formattedCitation":"(39)","plainTextFormattedCitation":"(39)","previouslyFormattedCitation":"(39)"},"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39)</w:t>
            </w:r>
            <w:r w:rsidRPr="00256C12">
              <w:rPr>
                <w:rFonts w:ascii="Times New Roman" w:hAnsi="Times New Roman" w:cs="Times New Roman"/>
                <w:sz w:val="18"/>
                <w:szCs w:val="18"/>
              </w:rPr>
              <w:fldChar w:fldCharType="end"/>
            </w:r>
          </w:p>
        </w:tc>
      </w:tr>
      <w:tr w:rsidR="00C630D9" w:rsidRPr="00256C12" w14:paraId="3C7184E9" w14:textId="77777777" w:rsidTr="001D2971">
        <w:trPr>
          <w:cantSplit/>
          <w:trHeight w:val="300"/>
        </w:trPr>
        <w:tc>
          <w:tcPr>
            <w:tcW w:w="365" w:type="pct"/>
            <w:noWrap/>
            <w:hideMark/>
          </w:tcPr>
          <w:p w14:paraId="2FF5220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9</w:t>
            </w:r>
          </w:p>
        </w:tc>
        <w:tc>
          <w:tcPr>
            <w:tcW w:w="809" w:type="pct"/>
            <w:noWrap/>
            <w:hideMark/>
          </w:tcPr>
          <w:p w14:paraId="6A275AE8"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cytometree</w:t>
            </w:r>
            <w:proofErr w:type="spellEnd"/>
          </w:p>
        </w:tc>
        <w:tc>
          <w:tcPr>
            <w:tcW w:w="591" w:type="pct"/>
            <w:noWrap/>
            <w:hideMark/>
          </w:tcPr>
          <w:p w14:paraId="02D7537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w:t>
            </w:r>
          </w:p>
        </w:tc>
        <w:tc>
          <w:tcPr>
            <w:tcW w:w="1396" w:type="pct"/>
          </w:tcPr>
          <w:p w14:paraId="19AAE11E"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4B8AF54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ased on a binary tree algorithm</w:t>
            </w:r>
          </w:p>
        </w:tc>
        <w:tc>
          <w:tcPr>
            <w:tcW w:w="587" w:type="pct"/>
          </w:tcPr>
          <w:p w14:paraId="2CF13456" w14:textId="4AC1EEF3"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3601","ISSN":"15524930","abstract":"Flow cytometry is a powerful technology that allows the high-throughput quantification of dozens of surface and intracellular proteins at the single-cell level. It has become the most widely used technology for immunophenotyping of cells over the past three decades. Due to the increasing complexity of cytometry experiments (more cells and more markers), traditional manual flow cytometry data analysis has become untenable due to its subjectivity and time-consuming nature. We present a new unsupervised algorithm called “cytometree” to perform automated population identification (aka gating) in flow cytometry. cytometree is based on the construction of a binary tree, the nodes of which are subpopulations of cells. At each node, the marker distributions are modeled by mixtures of normal distributions. Node splitting is done according to a model selection procedure based on a normalized difference of Akaike information criteria between two competing models. Post-processing of the tree structure and derived populations allows us to complete the annotation of the populations. The algorithm is shown to perform better than the state-of-the-art unsupervised algorithms previously proposed on panels introduced by the Flow Cytometry: Critical Assessment of Population Identification Methods project. The algorithm is also applied to a T-cell panel proposed by the Human Immunology Project Consortium (HIPC) program; it also outperforms the best unsupervised open-source available algorithm while requiring the shortest computation time. © 2018 International Society for Advancement of Cytometry.","author":[{"dropping-particle":"","family":"Commenges","given":"Daniel","non-dropping-particle":"","parse-names":false,"suffix":""},{"dropping-particle":"","family":"Alkhassim","given":"Chariff","non-dropping-particle":"","parse-names":false,"suffix":""},{"dropping-particle":"","family":"Gottardo","given":"Raphael","non-dropping-particle":"","parse-names":false,"suffix":""},{"dropping-particle":"","family":"Hejblum","given":"Boris","non-dropping-particle":"","parse-names":false,"suffix":""},{"dropping-particle":"","family":"Thiébaut","given":"Rodolphe","non-dropping-particle":"","parse-names":false,"suffix":""}],"container-title":"Cytometry Part A","id":"ITEM-1","issue":"11","issued":{"date-parts":[["2018"]]},"page":"1132-1140","title":"cytometree: A binary tree algorithm for automatic gating in cytometry analysis","type":"article-journal","volume":"93"},"uris":["http://www.mendeley.com/documents/?uuid=6e52c657-3b7e-4685-b8e7-12f277c82c44"]}],"mendeley":{"formattedCitation":"(40)","plainTextFormattedCitation":"(40)","previouslyFormattedCitation":"(40)"},"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0)</w:t>
            </w:r>
            <w:r w:rsidRPr="00256C12">
              <w:rPr>
                <w:rFonts w:ascii="Times New Roman" w:hAnsi="Times New Roman" w:cs="Times New Roman"/>
                <w:sz w:val="18"/>
                <w:szCs w:val="18"/>
              </w:rPr>
              <w:fldChar w:fldCharType="end"/>
            </w:r>
          </w:p>
        </w:tc>
      </w:tr>
      <w:tr w:rsidR="00C630D9" w:rsidRPr="00256C12" w14:paraId="0871E40C" w14:textId="77777777" w:rsidTr="001D2971">
        <w:trPr>
          <w:cantSplit/>
          <w:trHeight w:val="300"/>
        </w:trPr>
        <w:tc>
          <w:tcPr>
            <w:tcW w:w="365" w:type="pct"/>
            <w:noWrap/>
            <w:hideMark/>
          </w:tcPr>
          <w:p w14:paraId="6A04A4ED"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9</w:t>
            </w:r>
          </w:p>
        </w:tc>
        <w:tc>
          <w:tcPr>
            <w:tcW w:w="809" w:type="pct"/>
            <w:noWrap/>
            <w:hideMark/>
          </w:tcPr>
          <w:p w14:paraId="4F38007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AFi</w:t>
            </w:r>
          </w:p>
        </w:tc>
        <w:tc>
          <w:tcPr>
            <w:tcW w:w="591" w:type="pct"/>
            <w:noWrap/>
            <w:hideMark/>
          </w:tcPr>
          <w:p w14:paraId="3276FCC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w:t>
            </w:r>
          </w:p>
        </w:tc>
        <w:tc>
          <w:tcPr>
            <w:tcW w:w="1396" w:type="pct"/>
          </w:tcPr>
          <w:p w14:paraId="19CBF11A"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irected Automated Filtering and Identification of cell populations</w:t>
            </w:r>
          </w:p>
        </w:tc>
        <w:tc>
          <w:tcPr>
            <w:tcW w:w="1252" w:type="pct"/>
          </w:tcPr>
          <w:p w14:paraId="3FED3CA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ased on recursive data filtering and clustering</w:t>
            </w:r>
          </w:p>
        </w:tc>
        <w:tc>
          <w:tcPr>
            <w:tcW w:w="587" w:type="pct"/>
          </w:tcPr>
          <w:p w14:paraId="0B3B9939" w14:textId="7558E31A"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3371","ISSN":"15524930","abstract":"Computational methods for identification of cell populations from polychromatic flow cytometry data are changing the paradigm of cytometry bioinformatics. Data clustering is the most common computational approach to unsupervised identification of cell populations from multidimensional cytometry data. However, interpretation of the identified data clusters is labor-intensive. Certain types of user-defined cell populations are also difficult to identify by fully automated data clustering analysis. Both are roadblocks before a cytometry lab can adopt the data clustering approach for cell population identification in routine use. We found that combining recursive data filtering and clustering with constraints converted from the user manual gating strategy can effectively address these two issues. We named this new approach DAFi: Directed Automated Filtering and Identification of cell populations. Design of DAFi preserves the data-driven characteristics of unsupervised clustering for identifying novel cell subsets, but also makes the results interpretable to experimental scientists through mapping and merging the multidimensional data clusters into the user-defined two-dimensional gating hierarchy. The recursive data filtering process in DAFi helped identify small data clusters which are otherwise difficult to resolve by a single run of the data clustering method due to the statistical interference of the irrelevant major clusters. Our experiment results showed that the proportions of the cell populations identified by DAFi, while being consistent with those by expert centralized manual gating, have smaller technical variances across samples than those from individual manual gating analysis and the nonrecursive data clustering analysis. Compared with manual gating segregation, DAFi-identified cell populations avoided the abrupt cut-offs on the boundaries. DAFi has been implemented to be used with multiple data clustering methods including K-means, FLOCK, FlowSOM, and the ClusterR package. For cell population identification, DAFi supports multiple options including clustering, bisecting, slope-based gating, and reversed filtering to meet various autogating needs from different scientific use cases. © 2018 International Society for Advancement of Cytometry.","author":[{"dropping-particle":"","family":"Lee","given":"Alexandra J.","non-dropping-particle":"","parse-names":false,"suffix":""},{"dropping-particle":"","family":"Chang","given":"Ivan","non-dropping-particle":"","parse-names":false,"suffix":""},{"dropping-particle":"","family":"Burel","given":"Julie G.","non-dropping-particle":"","parse-names":false,"suffix":""},{"dropping-particle":"","family":"Lindestam Arlehamn","given":"Cecilia S.","non-dropping-particle":"","parse-names":false,"suffix":""},{"dropping-particle":"","family":"Mandava","given":"Aishwarya","non-dropping-particle":"","parse-names":false,"suffix":""},{"dropping-particle":"","family":"Weiskopf","given":"Daniela","non-dropping-particle":"","parse-names":false,"suffix":""},{"dropping-particle":"","family":"Peters","given":"Bjoern","non-dropping-particle":"","parse-names":false,"suffix":""},{"dropping-particle":"","family":"Sette","given":"Alessandro","non-dropping-particle":"","parse-names":false,"suffix":""},{"dropping-particle":"","family":"Scheuermann","given":"Richard H.","non-dropping-particle":"","parse-names":false,"suffix":""},{"dropping-particle":"","family":"Qian","given":"Yu","non-dropping-particle":"","parse-names":false,"suffix":""}],"container-title":"Cytometry Part A","id":"ITEM-1","issue":"6","issued":{"date-parts":[["2018"]]},"page":"597-610","title":"DAFi: A directed recursive data filtering and clustering approach for improving and interpreting data clustering identification of cell populations from polychromatic flow cytometry data","type":"article-journal","volume":"93"},"uris":["http://www.mendeley.com/documents/?uuid=1905b90d-34c8-4df1-aae9-fe520b7f5252"]}],"mendeley":{"formattedCitation":"(41)","plainTextFormattedCitation":"(41)","previouslyFormattedCitation":"(41)"},"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1)</w:t>
            </w:r>
            <w:r w:rsidRPr="00256C12">
              <w:rPr>
                <w:rFonts w:ascii="Times New Roman" w:hAnsi="Times New Roman" w:cs="Times New Roman"/>
                <w:sz w:val="18"/>
                <w:szCs w:val="18"/>
              </w:rPr>
              <w:fldChar w:fldCharType="end"/>
            </w:r>
          </w:p>
        </w:tc>
      </w:tr>
      <w:tr w:rsidR="00C630D9" w:rsidRPr="00256C12" w14:paraId="42B8FCF6" w14:textId="77777777" w:rsidTr="001D2971">
        <w:trPr>
          <w:cantSplit/>
          <w:trHeight w:val="300"/>
        </w:trPr>
        <w:tc>
          <w:tcPr>
            <w:tcW w:w="365" w:type="pct"/>
            <w:noWrap/>
            <w:hideMark/>
          </w:tcPr>
          <w:p w14:paraId="144646A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9</w:t>
            </w:r>
          </w:p>
        </w:tc>
        <w:tc>
          <w:tcPr>
            <w:tcW w:w="809" w:type="pct"/>
            <w:noWrap/>
            <w:hideMark/>
          </w:tcPr>
          <w:p w14:paraId="6711212C"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diffcyt</w:t>
            </w:r>
            <w:proofErr w:type="spellEnd"/>
          </w:p>
        </w:tc>
        <w:tc>
          <w:tcPr>
            <w:tcW w:w="591" w:type="pct"/>
            <w:noWrap/>
            <w:hideMark/>
          </w:tcPr>
          <w:p w14:paraId="1732912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w:t>
            </w:r>
          </w:p>
        </w:tc>
        <w:tc>
          <w:tcPr>
            <w:tcW w:w="1396" w:type="pct"/>
          </w:tcPr>
          <w:p w14:paraId="09F6EB1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Differential discovery in high-dimensional cytometry via high-resolution clustering </w:t>
            </w:r>
          </w:p>
        </w:tc>
        <w:tc>
          <w:tcPr>
            <w:tcW w:w="1252" w:type="pct"/>
          </w:tcPr>
          <w:p w14:paraId="60A5C97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ifferential discovery analysis</w:t>
            </w:r>
          </w:p>
        </w:tc>
        <w:tc>
          <w:tcPr>
            <w:tcW w:w="587" w:type="pct"/>
          </w:tcPr>
          <w:p w14:paraId="532EBA96" w14:textId="22D06D2B"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s42003-019-0415-5","ISSN":"23993642","PMID":"31925006","abstract":"High-dimensional flow and mass cytometry allow cell types and states to be characterized in great detail by measuring expression levels of more than 40 targeted protein markers per cell at the single-cell level. However, data analysis can be difficult, due to the large size and dimensionality of datasets as well as limitations of existing computational methods. Here, we present diffcyt, a new computational framework for differential discovery analyses in high-dimensional cytometry data, based on a combination of high-resolution clustering and empirical Bayes moderated tests adapted from transcriptomics. Our approach provides improved statistical performance, including for rare cell populations, along with flexible experimental designs and fast runtimes in an open-source framework.","author":[{"dropping-particle":"","family":"Weber","given":"Lukas M.","non-dropping-particle":"","parse-names":false,"suffix":""},{"dropping-particle":"","family":"Nowicka","given":"Malgorzata","non-dropping-particle":"","parse-names":false,"suffix":""},{"dropping-particle":"","family":"Soneson","given":"Charlotte","non-dropping-particle":"","parse-names":false,"suffix":""},{"dropping-particle":"","family":"Robinson","given":"Mark D.","non-dropping-particle":"","parse-names":false,"suffix":""}],"container-title":"Communications Biology","id":"ITEM-1","issue":"1","issued":{"date-parts":[["2019"]]},"publisher":"Springer US","title":"diffcyt: Differential discovery in high-dimensional cytometry via high-resolution clustering","type":"article-journal","volume":"2"},"uris":["http://www.mendeley.com/documents/?uuid=66e61442-024c-4101-8df5-b8bcae1adc4a"]}],"mendeley":{"formattedCitation":"(42)","plainTextFormattedCitation":"(42)","previouslyFormattedCitation":"(42)"},"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2)</w:t>
            </w:r>
            <w:r w:rsidRPr="00256C12">
              <w:rPr>
                <w:rFonts w:ascii="Times New Roman" w:hAnsi="Times New Roman" w:cs="Times New Roman"/>
                <w:sz w:val="18"/>
                <w:szCs w:val="18"/>
              </w:rPr>
              <w:fldChar w:fldCharType="end"/>
            </w:r>
          </w:p>
        </w:tc>
      </w:tr>
      <w:tr w:rsidR="00C630D9" w:rsidRPr="00256C12" w14:paraId="362D4C3B" w14:textId="77777777" w:rsidTr="001D2971">
        <w:trPr>
          <w:cantSplit/>
          <w:trHeight w:val="300"/>
        </w:trPr>
        <w:tc>
          <w:tcPr>
            <w:tcW w:w="365" w:type="pct"/>
            <w:noWrap/>
            <w:hideMark/>
          </w:tcPr>
          <w:p w14:paraId="4DCD357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9</w:t>
            </w:r>
          </w:p>
        </w:tc>
        <w:tc>
          <w:tcPr>
            <w:tcW w:w="809" w:type="pct"/>
            <w:noWrap/>
            <w:hideMark/>
          </w:tcPr>
          <w:p w14:paraId="548A1197"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FlowVIEW</w:t>
            </w:r>
            <w:proofErr w:type="spellEnd"/>
          </w:p>
        </w:tc>
        <w:tc>
          <w:tcPr>
            <w:tcW w:w="591" w:type="pct"/>
            <w:noWrap/>
            <w:hideMark/>
          </w:tcPr>
          <w:p w14:paraId="4FD1C07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w:t>
            </w:r>
          </w:p>
        </w:tc>
        <w:tc>
          <w:tcPr>
            <w:tcW w:w="1396" w:type="pct"/>
          </w:tcPr>
          <w:p w14:paraId="3CD29E88" w14:textId="77777777" w:rsidR="00C630D9" w:rsidRPr="00256C12" w:rsidRDefault="00C630D9" w:rsidP="009F7AE5">
            <w:pPr>
              <w:spacing w:after="160" w:line="259" w:lineRule="auto"/>
              <w:rPr>
                <w:rFonts w:ascii="Times New Roman" w:hAnsi="Times New Roman" w:cs="Times New Roman"/>
                <w:sz w:val="18"/>
                <w:szCs w:val="18"/>
              </w:rPr>
            </w:pPr>
          </w:p>
        </w:tc>
        <w:tc>
          <w:tcPr>
            <w:tcW w:w="1252" w:type="pct"/>
          </w:tcPr>
          <w:p w14:paraId="77188B7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Quantification of cell populations via a supervised learning approach</w:t>
            </w:r>
          </w:p>
        </w:tc>
        <w:tc>
          <w:tcPr>
            <w:tcW w:w="587" w:type="pct"/>
          </w:tcPr>
          <w:p w14:paraId="03AA4532" w14:textId="7A4FF93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16/j.patcog.2016.04.004","ISSN":"00313203","abstract":"We propose a supervised learning approach to automatic quantification of cell populations in flow cytometric samples. One sample contains up to millions of measurement vectors with a dimensionality between 10 and 20. Normally, each measurement vector corresponds to a single cell in the biological sample. Identifying biologically meaningful cell populations is essentially a clustering problem, however, standard clustering methods are impractical, because size, shape and location of corresponding clusters may vary strongly between samples mainly due to phenotypic differences and inter-laboratory variations. In our holistic approach, we implicitly employ the structural information (such as relative locations and shape of sub-populations). A new input sample is reconstructed by a linear combination of artificial reference samples each represented by a Gaussian Mixture Model (GMM), in which for each Gaussian component the class label of the corresponding cluster of observations is known. The reference samples are calculated from a larger set of training samples by non-negative matrix factorization and can be regarded as the basis of a lower dimensional feature space, in which input samples are reconstructed. We show a method for calculating the feature space transformation based on minimization the L2 distance defined between two GMM. The feature space representation of the sample is then used to assign each observation to one of the specified sub-populations by a Bayes decision. We present classification results on a database of about 170 patients with Acute Lymphoblastic Leukemia (ALL), where high accuracy in the prediction of relatively small leukemic populations is crucial. The approach is not limited to our application. It can be employed wherever analysis of large, multi-dimensional, numerical data of a specific class of samples with related structure has to be performed.","author":[{"dropping-particle":"","family":"Reiter","given":"Michael","non-dropping-particle":"","parse-names":false,"suffix":""},{"dropping-particle":"","family":"Rota","given":"Paolo","non-dropping-particle":"","parse-names":false,"suffix":""},{"dropping-particle":"","family":"Kleber","given":"Florian","non-dropping-particle":"","parse-names":false,"suffix":""},{"dropping-particle":"","family":"Diem","given":"Markus","non-dropping-particle":"","parse-names":false,"suffix":""},{"dropping-particle":"","family":"Groeneveld-Krentz","given":"Stefanie","non-dropping-particle":"","parse-names":false,"suffix":""},{"dropping-particle":"","family":"Dworzak","given":"Michael","non-dropping-particle":"","parse-names":false,"suffix":""}],"container-title":"Pattern Recognition","id":"ITEM-1","issued":{"date-parts":[["2016"]]},"page":"1029-1040","publisher":"Elsevier","title":"Clustering of cell populations in flow cytometry data using a combination of Gaussian mixtures","type":"article-journal","volume":"60"},"uris":["http://www.mendeley.com/documents/?uuid=514c101f-b939-4414-89e2-e183a597d556"]}],"mendeley":{"formattedCitation":"(43)","plainTextFormattedCitation":"(43)","previouslyFormattedCitation":"(43)"},"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3)</w:t>
            </w:r>
            <w:r w:rsidRPr="00256C12">
              <w:rPr>
                <w:rFonts w:ascii="Times New Roman" w:hAnsi="Times New Roman" w:cs="Times New Roman"/>
                <w:sz w:val="18"/>
                <w:szCs w:val="18"/>
              </w:rPr>
              <w:fldChar w:fldCharType="end"/>
            </w:r>
          </w:p>
        </w:tc>
      </w:tr>
      <w:tr w:rsidR="00C630D9" w:rsidRPr="00256C12" w14:paraId="5591E544" w14:textId="77777777" w:rsidTr="001D2971">
        <w:trPr>
          <w:cantSplit/>
          <w:trHeight w:val="300"/>
        </w:trPr>
        <w:tc>
          <w:tcPr>
            <w:tcW w:w="365" w:type="pct"/>
            <w:noWrap/>
            <w:hideMark/>
          </w:tcPr>
          <w:p w14:paraId="02D24EB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39</w:t>
            </w:r>
          </w:p>
        </w:tc>
        <w:tc>
          <w:tcPr>
            <w:tcW w:w="809" w:type="pct"/>
            <w:noWrap/>
            <w:hideMark/>
          </w:tcPr>
          <w:p w14:paraId="5921E5A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LDA</w:t>
            </w:r>
          </w:p>
        </w:tc>
        <w:tc>
          <w:tcPr>
            <w:tcW w:w="591" w:type="pct"/>
            <w:noWrap/>
            <w:hideMark/>
          </w:tcPr>
          <w:p w14:paraId="0473C2C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2</w:t>
            </w:r>
          </w:p>
        </w:tc>
        <w:tc>
          <w:tcPr>
            <w:tcW w:w="1396" w:type="pct"/>
          </w:tcPr>
          <w:p w14:paraId="680378D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Linear discriminant analysis</w:t>
            </w:r>
          </w:p>
        </w:tc>
        <w:tc>
          <w:tcPr>
            <w:tcW w:w="1252" w:type="pct"/>
          </w:tcPr>
          <w:p w14:paraId="683F032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Prediction of cell populations</w:t>
            </w:r>
          </w:p>
        </w:tc>
        <w:tc>
          <w:tcPr>
            <w:tcW w:w="587" w:type="pct"/>
          </w:tcPr>
          <w:p w14:paraId="5468DA77" w14:textId="58811C92"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3738","ISSN":"15524930","abstract":"Mass cytometry by time-of-flight (CyTOF) is a valuable technology for high-dimensional analysis at the single cell level. Identification of different cell populations is an important task during the data analysis. Many clustering tools can perform this task, which is essential to identify “new” cell populations in explorative experiments. However, relying on clustering is laborious since it often involves manual annotation, which significantly limits the reproducibility of identifying cell-populations across different samples. The latter is particularly important in studies comparing different conditions, for example in cohort studies. Learning cell populations from an annotated set of cells solves these problems. However, currently available methods for automatic cell population identification are either complex, dependent on prior biological knowledge about the populations during the learning process, or can only identify canonical cell populations. We propose to use a linear discriminant analysis (LDA) classifier to automatically identify cell populations in CyTOF data. LDA outperforms two state-of-the-art algorithms on four benchmark datasets. Compared to more complex classifiers, LDA has substantial advantages with respect to the interpretable performance, reproducibility, and scalability to larger datasets with deeper annotations. We apply LDA to a dataset of ~3.5 million cells representing 57 cell populations in the Human Mucosal Immune System. LDA has high performance on abundant cell populations as well as the majority of rare cell populations, and provides accurate estimates of cell population frequencies. Further incorporating a rejection option, based on the estimated posterior probabilities, allows LDA to identify previously unknown (new) cell populations that were not encountered during training. Altogether, reproducible prediction of cell population compositions using LDA opens up possibilities to analyze large cohort studies based on CyTOF data. © 2019 The Authors. Cytometry Part A published by Wiley Periodicals, Inc. on behalf of International Society for Advancement of Cytometry.","author":[{"dropping-particle":"","family":"Abdelaal","given":"Tamim","non-dropping-particle":"","parse-names":false,"suffix":""},{"dropping-particle":"","family":"Unen","given":"Vincent","non-dropping-particle":"van","parse-names":false,"suffix":""},{"dropping-particle":"","family":"Höllt","given":"Thomas","non-dropping-particle":"","parse-names":false,"suffix":""},{"dropping-particle":"","family":"Koning","given":"Frits","non-dropping-particle":"","parse-names":false,"suffix":""},{"dropping-particle":"","family":"Reinders","given":"Marcel J.T.","non-dropping-particle":"","parse-names":false,"suffix":""},{"dropping-particle":"","family":"Mahfouz","given":"Ahmed","non-dropping-particle":"","parse-names":false,"suffix":""}],"container-title":"Cytometry Part A","id":"ITEM-1","issue":"7","issued":{"date-parts":[["2019"]]},"page":"769-781","title":"Predicting Cell Populations in Single Cell Mass Cytometry Data","type":"article-journal","volume":"95"},"uris":["http://www.mendeley.com/documents/?uuid=0f64cd21-3ee3-4b33-9aa1-1ecb2a09825b"]}],"mendeley":{"formattedCitation":"(44)","plainTextFormattedCitation":"(44)","previouslyFormattedCitation":"(44)"},"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4)</w:t>
            </w:r>
            <w:r w:rsidRPr="00256C12">
              <w:rPr>
                <w:rFonts w:ascii="Times New Roman" w:hAnsi="Times New Roman" w:cs="Times New Roman"/>
                <w:sz w:val="18"/>
                <w:szCs w:val="18"/>
              </w:rPr>
              <w:fldChar w:fldCharType="end"/>
            </w:r>
          </w:p>
        </w:tc>
      </w:tr>
      <w:tr w:rsidR="00C630D9" w:rsidRPr="00256C12" w14:paraId="39CFC551" w14:textId="77777777" w:rsidTr="001D2971">
        <w:trPr>
          <w:cantSplit/>
          <w:trHeight w:val="300"/>
        </w:trPr>
        <w:tc>
          <w:tcPr>
            <w:tcW w:w="365" w:type="pct"/>
            <w:noWrap/>
            <w:hideMark/>
          </w:tcPr>
          <w:p w14:paraId="591539F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4</w:t>
            </w:r>
          </w:p>
        </w:tc>
        <w:tc>
          <w:tcPr>
            <w:tcW w:w="809" w:type="pct"/>
            <w:noWrap/>
            <w:hideMark/>
          </w:tcPr>
          <w:p w14:paraId="1E5DB7E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ECLIPSE</w:t>
            </w:r>
          </w:p>
        </w:tc>
        <w:tc>
          <w:tcPr>
            <w:tcW w:w="591" w:type="pct"/>
            <w:noWrap/>
            <w:hideMark/>
          </w:tcPr>
          <w:p w14:paraId="0C643C4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w:t>
            </w:r>
          </w:p>
        </w:tc>
        <w:tc>
          <w:tcPr>
            <w:tcW w:w="1396" w:type="pct"/>
          </w:tcPr>
          <w:p w14:paraId="7C6A690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Elimination of Cells Lying in Pattern Similar to Endogeneity</w:t>
            </w:r>
          </w:p>
        </w:tc>
        <w:tc>
          <w:tcPr>
            <w:tcW w:w="1252" w:type="pct"/>
          </w:tcPr>
          <w:p w14:paraId="194D2D6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Identification of disease-specific cells</w:t>
            </w:r>
          </w:p>
        </w:tc>
        <w:tc>
          <w:tcPr>
            <w:tcW w:w="587" w:type="pct"/>
          </w:tcPr>
          <w:p w14:paraId="40D4ABCE" w14:textId="473DCDA2"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s41598-018-29367-w","ISSN":"20452322","PMID":"30026601","abstract":"Multicolor Flow Cytometry (MFC)-based gating allows the selection of cellular (pheno)types based on their unique marker expression. Current manual gating practice is highly subjective and may remove relevant information to preclude discovery of cell populations with specific co-expression of multiple markers. Only multivariate approaches can extract such aspects of cell variability from multi-dimensional MFC data. We describe the novel method ECLIPSE (Elimination of Cells Lying in Patterns Similar to Endogeneity) to identify and characterize aberrant cells present in individuals out of homeostasis. ECLIPSE combines dimensionality reduction by Simultaneous Component Analysis with Kernel Density Estimates. A Difference between Densities (DbD) is used to eliminate cells in responder samples that overlap in marker expression with cells of controls. Thereby, subsequent data analyses focus on the immune response-specific cells, leading to more informative and focused models. To prove the power of ECLIPSE, we applied the method to study two distinct datasets: the in vivo neutrophil response induced by systemic endotoxin challenge and in studying the heterogeneous immune-response of asthmatics. ECLIPSE described the well-characterized common response in the LPS challenge insightfully, while identifying slight differences between responders. Also, ECLIPSE enabled characterization of the immune response associated to asthma, where the co-expressions between all markers were used to stratify patients according to disease-specific cell profiles.","author":[{"dropping-particle":"","family":"Folcarelli","given":"Rita","non-dropping-particle":"","parse-names":false,"suffix":""},{"dropping-particle":"","family":"Staveren","given":"Selma","non-dropping-particle":"van","parse-names":false,"suffix":""},{"dropping-particle":"","family":"Bouman","given":"Roel","non-dropping-particle":"","parse-names":false,"suffix":""},{"dropping-particle":"","family":"Hilvering","given":"Bart","non-dropping-particle":"","parse-names":false,"suffix":""},{"dropping-particle":"","family":"Tinnevelt","given":"Gerjen H.","non-dropping-particle":"","parse-names":false,"suffix":""},{"dropping-particle":"","family":"Postma","given":"Geert","non-dropping-particle":"","parse-names":false,"suffix":""},{"dropping-particle":"","family":"Brink","given":"Oscar F.","non-dropping-particle":"van den","parse-names":false,"suffix":""},{"dropping-particle":"","family":"Buydens","given":"Lutgarde M.C.","non-dropping-particle":"","parse-names":false,"suffix":""},{"dropping-particle":"","family":"Vrisekoop","given":"Nienke","non-dropping-particle":"","parse-names":false,"suffix":""},{"dropping-particle":"","family":"Koenderman","given":"Leo","non-dropping-particle":"","parse-names":false,"suffix":""},{"dropping-particle":"","family":"Jansen","given":"Jeroen J.","non-dropping-particle":"","parse-names":false,"suffix":""}],"container-title":"Scientific Reports","id":"ITEM-1","issue":"1","issued":{"date-parts":[["2018"]]},"page":"1-18","publisher":"Springer US","title":"Automated flow cytometric identification of disease-specific cells by the ECLIPSE algorithm","type":"article-journal","volume":"8"},"uris":["http://www.mendeley.com/documents/?uuid=1c254adb-596f-4b21-80d8-3f5698c7b7d6"]}],"mendeley":{"formattedCitation":"(45)","plainTextFormattedCitation":"(45)","previouslyFormattedCitation":"(45)"},"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5)</w:t>
            </w:r>
            <w:r w:rsidRPr="00256C12">
              <w:rPr>
                <w:rFonts w:ascii="Times New Roman" w:hAnsi="Times New Roman" w:cs="Times New Roman"/>
                <w:sz w:val="18"/>
                <w:szCs w:val="18"/>
              </w:rPr>
              <w:fldChar w:fldCharType="end"/>
            </w:r>
          </w:p>
        </w:tc>
      </w:tr>
      <w:tr w:rsidR="00C630D9" w:rsidRPr="00256C12" w14:paraId="745713A3" w14:textId="77777777" w:rsidTr="001D2971">
        <w:trPr>
          <w:cantSplit/>
          <w:trHeight w:val="300"/>
        </w:trPr>
        <w:tc>
          <w:tcPr>
            <w:tcW w:w="365" w:type="pct"/>
            <w:noWrap/>
            <w:hideMark/>
          </w:tcPr>
          <w:p w14:paraId="72D19934"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4</w:t>
            </w:r>
          </w:p>
        </w:tc>
        <w:tc>
          <w:tcPr>
            <w:tcW w:w="809" w:type="pct"/>
            <w:noWrap/>
            <w:hideMark/>
          </w:tcPr>
          <w:p w14:paraId="6DEF457E"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NPflow</w:t>
            </w:r>
            <w:proofErr w:type="spellEnd"/>
          </w:p>
        </w:tc>
        <w:tc>
          <w:tcPr>
            <w:tcW w:w="591" w:type="pct"/>
            <w:noWrap/>
            <w:hideMark/>
          </w:tcPr>
          <w:p w14:paraId="0F49D84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w:t>
            </w:r>
          </w:p>
        </w:tc>
        <w:tc>
          <w:tcPr>
            <w:tcW w:w="1396" w:type="pct"/>
          </w:tcPr>
          <w:p w14:paraId="1EFBE09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Bayesian </w:t>
            </w:r>
            <w:proofErr w:type="spellStart"/>
            <w:r w:rsidRPr="00256C12">
              <w:rPr>
                <w:rFonts w:ascii="Times New Roman" w:hAnsi="Times New Roman" w:cs="Times New Roman"/>
                <w:sz w:val="18"/>
                <w:szCs w:val="18"/>
              </w:rPr>
              <w:t>Nonparametrics</w:t>
            </w:r>
            <w:proofErr w:type="spellEnd"/>
            <w:r w:rsidRPr="00256C12">
              <w:rPr>
                <w:rFonts w:ascii="Times New Roman" w:hAnsi="Times New Roman" w:cs="Times New Roman"/>
                <w:sz w:val="18"/>
                <w:szCs w:val="18"/>
              </w:rPr>
              <w:t xml:space="preserve"> for Automatic Gating of Flow-Cytometry Data</w:t>
            </w:r>
          </w:p>
        </w:tc>
        <w:tc>
          <w:tcPr>
            <w:tcW w:w="1252" w:type="pct"/>
          </w:tcPr>
          <w:p w14:paraId="3FE483F5"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by model-based clustering</w:t>
            </w:r>
          </w:p>
        </w:tc>
        <w:tc>
          <w:tcPr>
            <w:tcW w:w="587" w:type="pct"/>
          </w:tcPr>
          <w:p w14:paraId="3CA72C30" w14:textId="26603CFA"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author":[{"dropping-particle":"","family":"Hejblum","given":"Boris P.","non-dropping-particle":"","parse-names":false,"suffix":""},{"dropping-particle":"","family":"Alkhassim","given":"Chariff","non-dropping-particle":"","parse-names":false,"suffix":""},{"dropping-particle":"","family":"Gottardo","given":"Raphael","non-dropping-particle":"","parse-names":false,"suffix":""},{"dropping-particle":"","family":"Caron","given":"François","non-dropping-particle":"","parse-names":false,"suffix":""},{"dropping-particle":"","family":"Thiébaut","given":"Rodolphe","non-dropping-particle":"","parse-names":false,"suffix":""}],"container-title":"The Annals of Applied Statistics","id":"ITEM-1","issue":"1","issued":{"date-parts":[["2019"]]},"page":"638-660","title":"Sequential Dirichlet process mixtures of multivariate skew t-distributions for model-based clustering of flow cytometry data","type":"article-journal","volume":"13"},"uris":["http://www.mendeley.com/documents/?uuid=fed99501-ac42-479a-b2bf-7519f9e05f65"]}],"mendeley":{"formattedCitation":"(46)","plainTextFormattedCitation":"(46)","previouslyFormattedCitation":"(46)"},"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6)</w:t>
            </w:r>
            <w:r w:rsidRPr="00256C12">
              <w:rPr>
                <w:rFonts w:ascii="Times New Roman" w:hAnsi="Times New Roman" w:cs="Times New Roman"/>
                <w:sz w:val="18"/>
                <w:szCs w:val="18"/>
              </w:rPr>
              <w:fldChar w:fldCharType="end"/>
            </w:r>
          </w:p>
        </w:tc>
      </w:tr>
      <w:tr w:rsidR="00C630D9" w:rsidRPr="00256C12" w14:paraId="6C536672" w14:textId="77777777" w:rsidTr="001D2971">
        <w:trPr>
          <w:cantSplit/>
          <w:trHeight w:val="300"/>
        </w:trPr>
        <w:tc>
          <w:tcPr>
            <w:tcW w:w="365" w:type="pct"/>
            <w:noWrap/>
            <w:hideMark/>
          </w:tcPr>
          <w:p w14:paraId="4B994B2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4</w:t>
            </w:r>
          </w:p>
        </w:tc>
        <w:tc>
          <w:tcPr>
            <w:tcW w:w="809" w:type="pct"/>
            <w:noWrap/>
            <w:hideMark/>
          </w:tcPr>
          <w:p w14:paraId="52E3EEA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PSM with </w:t>
            </w:r>
            <w:proofErr w:type="spellStart"/>
            <w:r w:rsidRPr="00256C12">
              <w:rPr>
                <w:rFonts w:ascii="Times New Roman" w:hAnsi="Times New Roman" w:cs="Times New Roman"/>
                <w:sz w:val="18"/>
                <w:szCs w:val="18"/>
              </w:rPr>
              <w:t>GemStone</w:t>
            </w:r>
            <w:proofErr w:type="spellEnd"/>
          </w:p>
        </w:tc>
        <w:tc>
          <w:tcPr>
            <w:tcW w:w="591" w:type="pct"/>
            <w:noWrap/>
            <w:hideMark/>
          </w:tcPr>
          <w:p w14:paraId="0D47695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w:t>
            </w:r>
          </w:p>
        </w:tc>
        <w:tc>
          <w:tcPr>
            <w:tcW w:w="1396" w:type="pct"/>
          </w:tcPr>
          <w:p w14:paraId="07A00A7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Probability State </w:t>
            </w:r>
            <w:proofErr w:type="spellStart"/>
            <w:r w:rsidRPr="00256C12">
              <w:rPr>
                <w:rFonts w:ascii="Times New Roman" w:hAnsi="Times New Roman" w:cs="Times New Roman"/>
                <w:sz w:val="18"/>
                <w:szCs w:val="18"/>
              </w:rPr>
              <w:t>Modeling</w:t>
            </w:r>
            <w:proofErr w:type="spellEnd"/>
          </w:p>
        </w:tc>
        <w:tc>
          <w:tcPr>
            <w:tcW w:w="1252" w:type="pct"/>
          </w:tcPr>
          <w:p w14:paraId="21BD458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via a probability-based approach</w:t>
            </w:r>
          </w:p>
        </w:tc>
        <w:tc>
          <w:tcPr>
            <w:tcW w:w="587" w:type="pct"/>
          </w:tcPr>
          <w:p w14:paraId="75201F08" w14:textId="7C6E6218"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b.21217","ISSN":"15524957","abstract":"Background Leuko64™ (Trillium Diagnostics) is a flow cytometric assay that measures neutrophil CD64 expression and serves as an in vitro indicator of infection/sepsis or the presence of a systemic acute inflammatory response. Leuko64 assay currently utilizes QuantiCALC, a semiautomated software that employs cluster algorithms to define cell populations. The software reduces subjective gating decisions, resulting in interanalyst variability of &lt;5%. We evaluated a completely automated approach to measuring neutrophil CD64 expression using GemStone™ (Verity Software House) and probability state modeling (PSM). Methods Four hundred and fifty-seven human blood samples were processed using the Leuko64 assay. Samples were analyzed on four different flow cytometer models: BD FACSCanto II, BD FACScan, BC Gallios/Navios, and BC FC500. A probability state model was designed to identify calibration beads and three leukocyte subpopulations based on differences in intensity levels of several parameters. PSM automatically calculates CD64 index values for each cell population using equations programmed into the model. GemStone software uses PSM that requires no operator intervention, thus totally automating data analysis and internal quality control flagging. Expert analysis with the predicate method (QuantiCALC) was performed. Interanalyst precision was evaluated for both methods of data analysis. Results PSM with GemStone correlates well with the expert manual analysis, r&lt;sup&gt;2&lt;/sup&gt;-=-0.99675 for the neutrophil CD64 index values with no intermethod bias detected. The average interanalyst imprecision for the QuantiCALC method was 1.06% (range 0.00-7.94%), which was reduced to 0.00% with the GemStone PSM. The operator-to-operator agreement in GemStone was a perfect correlation, r&lt;sup&gt;2&lt;/sup&gt;-=-1.000. Conclusion Automated quantification of CD64 index values produced results that strongly correlate with expert analysis using a standard gate-based data analysis method. PSM successfully evaluated flow cytometric data generated by multiple instruments across multiple lots of the Leuko64 kit in all 457 cases. The probability-based method provides greater objectivity, higher data analysis speed, and allows for greater precision for in vitro diagnostic flow cytometric assays.","author":[{"dropping-particle":"","family":"Wong","given":"Linda","non-dropping-particle":"","parse-names":false,"suffix":""},{"dropping-particle":"","family":"Hill","given":"Beth L.","non-dropping-particle":"","parse-names":false,"suffix":""},{"dropping-particle":"","family":"Hunsberger","given":"Benjamin C.","non-dropping-particle":"","parse-names":false,"suffix":""},{"dropping-particle":"","family":"Bagwell","given":"C. Bruce","non-dropping-particle":"","parse-names":false,"suffix":""},{"dropping-particle":"","family":"Curtis","given":"Adam D.","non-dropping-particle":"","parse-names":false,"suffix":""},{"dropping-particle":"","family":"Davis","given":"Bruce H.","non-dropping-particle":"","parse-names":false,"suffix":""}],"container-title":"Cytometry Part B - Clinical Cytometry","id":"ITEM-1","issue":"4","issued":{"date-parts":[["2015"]]},"page":"227-235","title":"Automated analysis of flow cytometric data for measuring neutrophil CD64 expression using a multi-instrument compatible probability state model","type":"article-journal","volume":"88"},"uris":["http://www.mendeley.com/documents/?uuid=fbb8a34f-e0fb-4cbf-ade2-a95e09bcac43"]}],"mendeley":{"formattedCitation":"(47)","plainTextFormattedCitation":"(47)","previouslyFormattedCitation":"(47)"},"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7)</w:t>
            </w:r>
            <w:r w:rsidRPr="00256C12">
              <w:rPr>
                <w:rFonts w:ascii="Times New Roman" w:hAnsi="Times New Roman" w:cs="Times New Roman"/>
                <w:sz w:val="18"/>
                <w:szCs w:val="18"/>
              </w:rPr>
              <w:fldChar w:fldCharType="end"/>
            </w:r>
          </w:p>
        </w:tc>
      </w:tr>
      <w:tr w:rsidR="00C630D9" w:rsidRPr="00256C12" w14:paraId="6D4581E1" w14:textId="77777777" w:rsidTr="001D2971">
        <w:trPr>
          <w:cantSplit/>
          <w:trHeight w:val="300"/>
        </w:trPr>
        <w:tc>
          <w:tcPr>
            <w:tcW w:w="365" w:type="pct"/>
            <w:noWrap/>
            <w:hideMark/>
          </w:tcPr>
          <w:p w14:paraId="568E1D0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4</w:t>
            </w:r>
          </w:p>
        </w:tc>
        <w:tc>
          <w:tcPr>
            <w:tcW w:w="809" w:type="pct"/>
            <w:noWrap/>
            <w:hideMark/>
          </w:tcPr>
          <w:p w14:paraId="24FC418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OPHE</w:t>
            </w:r>
          </w:p>
        </w:tc>
        <w:tc>
          <w:tcPr>
            <w:tcW w:w="591" w:type="pct"/>
            <w:noWrap/>
            <w:hideMark/>
          </w:tcPr>
          <w:p w14:paraId="7C6AA36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1</w:t>
            </w:r>
          </w:p>
        </w:tc>
        <w:tc>
          <w:tcPr>
            <w:tcW w:w="1396" w:type="pct"/>
          </w:tcPr>
          <w:p w14:paraId="220C35B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econd order polynomial histogram estimators</w:t>
            </w:r>
          </w:p>
        </w:tc>
        <w:tc>
          <w:tcPr>
            <w:tcW w:w="1252" w:type="pct"/>
          </w:tcPr>
          <w:p w14:paraId="49763C7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Cell population identification by data binning </w:t>
            </w:r>
          </w:p>
        </w:tc>
        <w:tc>
          <w:tcPr>
            <w:tcW w:w="587" w:type="pct"/>
          </w:tcPr>
          <w:p w14:paraId="57FBADC0" w14:textId="14765009"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02/cyto.a.22704","ISSN":"15524930","abstract":"Many methods have been described for automated clustering analysis of complex flow cytometry data, but so far the goal to efficiently estimate multivariate densities and their modes for a moderate number of dimensions and potentially millions of data points has not been attained. We have devised a novel approach to describing modes using second order polynomial histogram estimators (SOPHE). The method divides the data into multivariate bins and determines the shape of the data in each bin based on second order polynomials, which is an efficient computation. These calculations yield local maxima and allow joining of adjacent bins to identify clusters. The use of second order polynomials also optimally uses wide bins, such that in most cases each parameter (dimension) need only be divided into 4-8 bins, again reducing computational load. We have validated this method using defined mixtures of up to 17 fluorescent beads in 16 dimensions, correctly identifying all populations in data files of 100,000 beads in &lt;10 s, on a standard laptop. The method also correctly clustered granulocytes, lymphocytes, including standard T, B, and NK cell subsets, and monocytes in 9-color stained peripheral blood, within seconds. SOPHE successfully clustered up to 36 subsets of memory CD4 T cells using differentiation and trafficking markers, in 14-color flow analysis, and up to 65 subpopulations of PBMC in 33-dimensional CyTOF data, showing its usefulness in discovery research. SOPHE has the potential to greatly increase efficiency of analysing complex mixtures of cells in higher dimensions.","author":[{"dropping-particle":"","family":"Zaunders","given":"John","non-dropping-particle":"","parse-names":false,"suffix":""},{"dropping-particle":"","family":"Jing","given":"Junmei","non-dropping-particle":"","parse-names":false,"suffix":""},{"dropping-particle":"","family":"Leipold","given":"Michael","non-dropping-particle":"","parse-names":false,"suffix":""},{"dropping-particle":"","family":"Maecker","given":"Holden","non-dropping-particle":"","parse-names":false,"suffix":""},{"dropping-particle":"","family":"Kelleher","given":"Anthony D.","non-dropping-particle":"","parse-names":false,"suffix":""},{"dropping-particle":"","family":"Koch","given":"Inge","non-dropping-particle":"","parse-names":false,"suffix":""}],"container-title":"Cytometry Part A","id":"ITEM-1","issue":"1","issued":{"date-parts":[["2016"]]},"page":"44-58","title":"Computationally efficient multidimensional analysis of complex flow cytometry data using second order polynomial histograms","type":"article-journal","volume":"89"},"uris":["http://www.mendeley.com/documents/?uuid=ed075382-a1e0-497b-ab43-6c0ce9436e70"]}],"mendeley":{"formattedCitation":"(48)","plainTextFormattedCitation":"(48)","previouslyFormattedCitation":"(48)"},"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8)</w:t>
            </w:r>
            <w:r w:rsidRPr="00256C12">
              <w:rPr>
                <w:rFonts w:ascii="Times New Roman" w:hAnsi="Times New Roman" w:cs="Times New Roman"/>
                <w:sz w:val="18"/>
                <w:szCs w:val="18"/>
              </w:rPr>
              <w:fldChar w:fldCharType="end"/>
            </w:r>
          </w:p>
        </w:tc>
      </w:tr>
      <w:tr w:rsidR="00C630D9" w:rsidRPr="00256C12" w14:paraId="27BDF326" w14:textId="77777777" w:rsidTr="001D2971">
        <w:trPr>
          <w:cantSplit/>
          <w:trHeight w:val="300"/>
        </w:trPr>
        <w:tc>
          <w:tcPr>
            <w:tcW w:w="365" w:type="pct"/>
            <w:noWrap/>
            <w:hideMark/>
          </w:tcPr>
          <w:p w14:paraId="1E947A7E"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8</w:t>
            </w:r>
          </w:p>
        </w:tc>
        <w:tc>
          <w:tcPr>
            <w:tcW w:w="809" w:type="pct"/>
            <w:noWrap/>
            <w:hideMark/>
          </w:tcPr>
          <w:p w14:paraId="412C010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PHATE</w:t>
            </w:r>
          </w:p>
        </w:tc>
        <w:tc>
          <w:tcPr>
            <w:tcW w:w="591" w:type="pct"/>
            <w:noWrap/>
            <w:hideMark/>
          </w:tcPr>
          <w:p w14:paraId="5030276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0</w:t>
            </w:r>
          </w:p>
        </w:tc>
        <w:tc>
          <w:tcPr>
            <w:tcW w:w="1396" w:type="pct"/>
          </w:tcPr>
          <w:p w14:paraId="6265A88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Potential of heat diffusion for affinity-based transition embedding</w:t>
            </w:r>
          </w:p>
        </w:tc>
        <w:tc>
          <w:tcPr>
            <w:tcW w:w="1252" w:type="pct"/>
          </w:tcPr>
          <w:p w14:paraId="70FE859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imensionality reduction for visualisation</w:t>
            </w:r>
          </w:p>
        </w:tc>
        <w:tc>
          <w:tcPr>
            <w:tcW w:w="587" w:type="pct"/>
          </w:tcPr>
          <w:p w14:paraId="6F5840E1" w14:textId="090C3F6E"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s41587-019-0336-3","ISSN":"15461696","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author":[{"dropping-particle":"","family":"Moon","given":"Kevin R.","non-dropping-particle":"","parse-names":false,"suffix":""},{"dropping-particle":"","family":"Dijk","given":"David","non-dropping-particle":"van","parse-names":false,"suffix":""},{"dropping-particle":"","family":"Wang","given":"Zheng","non-dropping-particle":"","parse-names":false,"suffix":""},{"dropping-particle":"","family":"Gigante","given":"Scott","non-dropping-particle":"","parse-names":false,"suffix":""},{"dropping-particle":"","family":"Burkhardt","given":"Daniel B.","non-dropping-particle":"","parse-names":false,"suffix":""},{"dropping-particle":"","family":"Chen","given":"William S.","non-dropping-particle":"","parse-names":false,"suffix":""},{"dropping-particle":"","family":"Yim","given":"Kristina","non-dropping-particle":"","parse-names":false,"suffix":""},{"dropping-particle":"van den","family":"Elzen","given":"Antonia","non-dropping-particle":"","parse-names":false,"suffix":""},{"dropping-particle":"","family":"Hirn","given":"Matthew J.","non-dropping-particle":"","parse-names":false,"suffix":""},{"dropping-particle":"","family":"Coifman","given":"Ronald R.","non-dropping-particle":"","parse-names":false,"suffix":""},{"dropping-particle":"","family":"Ivanova","given":"Natalia B.","non-dropping-particle":"","parse-names":false,"suffix":""},{"dropping-particle":"","family":"Wolf","given":"Guy","non-dropping-particle":"","parse-names":false,"suffix":""},{"dropping-particle":"","family":"Krishnaswamy","given":"Smita","non-dropping-particle":"","parse-names":false,"suffix":""}],"container-title":"Nature Biotechnology","id":"ITEM-1","issue":"12","issued":{"date-parts":[["2019"]]},"page":"1482-1492","publisher":"Springer US","title":"Visualizing structure and transitions in high-dimensional biological data","type":"article-journal","volume":"37"},"uris":["http://www.mendeley.com/documents/?uuid=9f7dbedf-579c-4b4d-aadf-3f4294429263"]}],"mendeley":{"formattedCitation":"(49)","plainTextFormattedCitation":"(49)","previouslyFormattedCitation":"(49)"},"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49)</w:t>
            </w:r>
            <w:r w:rsidRPr="00256C12">
              <w:rPr>
                <w:rFonts w:ascii="Times New Roman" w:hAnsi="Times New Roman" w:cs="Times New Roman"/>
                <w:sz w:val="18"/>
                <w:szCs w:val="18"/>
              </w:rPr>
              <w:fldChar w:fldCharType="end"/>
            </w:r>
          </w:p>
        </w:tc>
      </w:tr>
      <w:tr w:rsidR="00C630D9" w:rsidRPr="00256C12" w14:paraId="04B54820" w14:textId="77777777" w:rsidTr="001D2971">
        <w:trPr>
          <w:cantSplit/>
          <w:trHeight w:val="300"/>
        </w:trPr>
        <w:tc>
          <w:tcPr>
            <w:tcW w:w="365" w:type="pct"/>
            <w:noWrap/>
            <w:hideMark/>
          </w:tcPr>
          <w:p w14:paraId="3D25B29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8</w:t>
            </w:r>
          </w:p>
        </w:tc>
        <w:tc>
          <w:tcPr>
            <w:tcW w:w="809" w:type="pct"/>
            <w:noWrap/>
            <w:hideMark/>
          </w:tcPr>
          <w:p w14:paraId="6A408CF6"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 xml:space="preserve">SIC </w:t>
            </w:r>
          </w:p>
        </w:tc>
        <w:tc>
          <w:tcPr>
            <w:tcW w:w="591" w:type="pct"/>
            <w:noWrap/>
            <w:hideMark/>
          </w:tcPr>
          <w:p w14:paraId="496CB838"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0</w:t>
            </w:r>
          </w:p>
        </w:tc>
        <w:tc>
          <w:tcPr>
            <w:tcW w:w="1396" w:type="pct"/>
          </w:tcPr>
          <w:p w14:paraId="6AE42A0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ubset Identification and Characterisation</w:t>
            </w:r>
          </w:p>
        </w:tc>
        <w:tc>
          <w:tcPr>
            <w:tcW w:w="1252" w:type="pct"/>
          </w:tcPr>
          <w:p w14:paraId="4E2D987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ubset identification and characterisation pipeline</w:t>
            </w:r>
          </w:p>
        </w:tc>
        <w:tc>
          <w:tcPr>
            <w:tcW w:w="587" w:type="pct"/>
          </w:tcPr>
          <w:p w14:paraId="463F47E0" w14:textId="079071F6"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s42003-019-0467-6","ISSN":"23993642","abstract":"When examining datasets of any dimensionality, researchers frequently aim to identify individual subsets (clusters) of objects within the dataset. The ubiquity of multidimensional data has motivated the replacement of user-guided clustering with fully automated clustering. The fully automated methods are designed to make clustering more accurate, standardized and faster. However, the adoption of these methods is still limited by the lack of intuitive visualization and cluster matching methods that would allow users to readily interpret fully automatically generated clusters. To address these issues, we developed a fully automated subset identification and characterization (SIC) pipeline providing robust cluster matching and data visualization tools for high-dimensional flow/mass cytometry (and other) data. This pipeline automatically (and intuitively) generates two-dimensional representations of high-dimensional datasets that are safe from the curse of dimensionality. This new approach allows more robust and reproducible data analysis,+ facilitating the development of new gold standard practices across laboratories and institutions.","author":[{"dropping-particle":"","family":"Meehan","given":"Stephen","non-dropping-particle":"","parse-names":false,"suffix":""},{"dropping-particle":"","family":"Kolyagin","given":"Gleb A.","non-dropping-particle":"","parse-names":false,"suffix":""},{"dropping-particle":"","family":"Parks","given":"David","non-dropping-particle":"","parse-names":false,"suffix":""},{"dropping-particle":"","family":"Youngyunpipatkul","given":"Justin","non-dropping-particle":"","parse-names":false,"suffix":""},{"dropping-particle":"","family":"Herzenberg","given":"Leonore A.","non-dropping-particle":"","parse-names":false,"suffix":""},{"dropping-particle":"","family":"Walther","given":"Guenther","non-dropping-particle":"","parse-names":false,"suffix":""},{"dropping-particle":"","family":"Ghosn","given":"Eliver E.B.","non-dropping-particle":"","parse-names":false,"suffix":""},{"dropping-particle":"","family":"Orlova","given":"Darya Y.","non-dropping-particle":"","parse-names":false,"suffix":""}],"container-title":"Communications Biology","id":"ITEM-1","issue":"1","issued":{"date-parts":[["2019"]]},"page":"1-12","publisher":"Springer US","title":"Automated subset identification and characterization pipeline for multidimensional flow and mass cytometry data clustering and visualization","type":"article-journal","volume":"2"},"uris":["http://www.mendeley.com/documents/?uuid=3978cca0-82b7-4c5f-bb9d-a35ffe093058"]}],"mendeley":{"formattedCitation":"(50)","plainTextFormattedCitation":"(50)","previouslyFormattedCitation":"(50)"},"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50)</w:t>
            </w:r>
            <w:r w:rsidRPr="00256C12">
              <w:rPr>
                <w:rFonts w:ascii="Times New Roman" w:hAnsi="Times New Roman" w:cs="Times New Roman"/>
                <w:sz w:val="18"/>
                <w:szCs w:val="18"/>
              </w:rPr>
              <w:fldChar w:fldCharType="end"/>
            </w:r>
          </w:p>
        </w:tc>
      </w:tr>
      <w:tr w:rsidR="00C630D9" w:rsidRPr="00256C12" w14:paraId="26AB098B" w14:textId="77777777" w:rsidTr="001D2971">
        <w:trPr>
          <w:cantSplit/>
          <w:trHeight w:val="300"/>
        </w:trPr>
        <w:tc>
          <w:tcPr>
            <w:tcW w:w="365" w:type="pct"/>
            <w:noWrap/>
            <w:hideMark/>
          </w:tcPr>
          <w:p w14:paraId="399CAEBF"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48</w:t>
            </w:r>
          </w:p>
        </w:tc>
        <w:tc>
          <w:tcPr>
            <w:tcW w:w="809" w:type="pct"/>
            <w:noWrap/>
            <w:hideMark/>
          </w:tcPr>
          <w:p w14:paraId="4AE894ED" w14:textId="77777777" w:rsidR="00C630D9" w:rsidRPr="00256C12" w:rsidRDefault="00C630D9" w:rsidP="009F7AE5">
            <w:pPr>
              <w:spacing w:after="160" w:line="259" w:lineRule="auto"/>
              <w:rPr>
                <w:rFonts w:ascii="Times New Roman" w:hAnsi="Times New Roman" w:cs="Times New Roman"/>
                <w:sz w:val="18"/>
                <w:szCs w:val="18"/>
              </w:rPr>
            </w:pPr>
            <w:proofErr w:type="spellStart"/>
            <w:r w:rsidRPr="00256C12">
              <w:rPr>
                <w:rFonts w:ascii="Times New Roman" w:hAnsi="Times New Roman" w:cs="Times New Roman"/>
                <w:sz w:val="18"/>
                <w:szCs w:val="18"/>
              </w:rPr>
              <w:t>SigClust</w:t>
            </w:r>
            <w:proofErr w:type="spellEnd"/>
          </w:p>
        </w:tc>
        <w:tc>
          <w:tcPr>
            <w:tcW w:w="591" w:type="pct"/>
            <w:noWrap/>
            <w:hideMark/>
          </w:tcPr>
          <w:p w14:paraId="57A62322"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0</w:t>
            </w:r>
          </w:p>
        </w:tc>
        <w:tc>
          <w:tcPr>
            <w:tcW w:w="1396" w:type="pct"/>
          </w:tcPr>
          <w:p w14:paraId="1B9EC3CB"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Signature based Single-Cell Clustering</w:t>
            </w:r>
          </w:p>
        </w:tc>
        <w:tc>
          <w:tcPr>
            <w:tcW w:w="1252" w:type="pct"/>
          </w:tcPr>
          <w:p w14:paraId="34CA0090"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Cell population identification using phenotypic signatures</w:t>
            </w:r>
          </w:p>
        </w:tc>
        <w:tc>
          <w:tcPr>
            <w:tcW w:w="587" w:type="pct"/>
          </w:tcPr>
          <w:p w14:paraId="44846888" w14:textId="3ADB1925"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109/TCBB.2016.2550428","ISSN":"15455963","abstract":"Single-cell flow cytometry is a technology that measures the expression of several cellular markers simultaneously for a large number of cells. Identification of homogeneous cell populations, currently done by manual biaxial gating, is highly subjective and time consuming. To overcome the shortcomings of manual gating, automatic algorithms have been proposed. However, the performance of these methods highly depends on the shape of populations and the dimension of the data. In this paper, we have developed a time-efficient method that accurately identifies cellular populations. This is done based on a novel technique that estimates the initial number of clusters in high dimension and identifies the final clusters by merging clusters using their phenotypic signatures in low dimension. The proposed method is called SigClust. We have applied SigClust to four public datasets and compared it with five well known methods in the field. The results are promising and indicate higher performance and accuracy compared to similar approaches reported in literature.","author":[{"dropping-particle":"","family":"Pouyan","given":"Maziyar Baran","non-dropping-particle":"","parse-names":false,"suffix":""},{"dropping-particle":"","family":"Nourani","given":"Mehrdad","non-dropping-particle":"","parse-names":false,"suffix":""}],"container-title":"IEEE/ACM Transactions on Computational Biology and Bioinformatics","id":"ITEM-1","issue":"4","issued":{"date-parts":[["2017"]]},"page":"880-891","publisher":"IEEE","title":"Identifying Cell Populations in Flow Cytometry Data Using Phenotypic Signatures","type":"article-journal","volume":"14"},"uris":["http://www.mendeley.com/documents/?uuid=64d4f292-4e18-484b-b3a8-be5c9bd707a2"]}],"mendeley":{"formattedCitation":"(51)","plainTextFormattedCitation":"(51)","previouslyFormattedCitation":"(51)"},"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51)</w:t>
            </w:r>
            <w:r w:rsidRPr="00256C12">
              <w:rPr>
                <w:rFonts w:ascii="Times New Roman" w:hAnsi="Times New Roman" w:cs="Times New Roman"/>
                <w:sz w:val="18"/>
                <w:szCs w:val="18"/>
              </w:rPr>
              <w:fldChar w:fldCharType="end"/>
            </w:r>
          </w:p>
        </w:tc>
      </w:tr>
      <w:tr w:rsidR="00C630D9" w:rsidRPr="00256C12" w14:paraId="239CA01E" w14:textId="77777777" w:rsidTr="001D2971">
        <w:trPr>
          <w:cantSplit/>
          <w:trHeight w:val="300"/>
        </w:trPr>
        <w:tc>
          <w:tcPr>
            <w:tcW w:w="365" w:type="pct"/>
            <w:noWrap/>
            <w:hideMark/>
          </w:tcPr>
          <w:p w14:paraId="0A99CEB3"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lastRenderedPageBreak/>
              <w:t>48</w:t>
            </w:r>
          </w:p>
        </w:tc>
        <w:tc>
          <w:tcPr>
            <w:tcW w:w="809" w:type="pct"/>
            <w:noWrap/>
            <w:hideMark/>
          </w:tcPr>
          <w:p w14:paraId="499B5B27"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UMAP</w:t>
            </w:r>
          </w:p>
        </w:tc>
        <w:tc>
          <w:tcPr>
            <w:tcW w:w="591" w:type="pct"/>
            <w:noWrap/>
            <w:hideMark/>
          </w:tcPr>
          <w:p w14:paraId="6804D4DC"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0</w:t>
            </w:r>
          </w:p>
        </w:tc>
        <w:tc>
          <w:tcPr>
            <w:tcW w:w="1396" w:type="pct"/>
          </w:tcPr>
          <w:p w14:paraId="1C66F921"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Uniform Manifold Approximation and Projection</w:t>
            </w:r>
          </w:p>
        </w:tc>
        <w:tc>
          <w:tcPr>
            <w:tcW w:w="1252" w:type="pct"/>
          </w:tcPr>
          <w:p w14:paraId="35702E79" w14:textId="77777777"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t>Dimensionality reduction for visualisation</w:t>
            </w:r>
          </w:p>
        </w:tc>
        <w:tc>
          <w:tcPr>
            <w:tcW w:w="587" w:type="pct"/>
          </w:tcPr>
          <w:p w14:paraId="2BB39660" w14:textId="45859F98" w:rsidR="00C630D9" w:rsidRPr="00256C12" w:rsidRDefault="00C630D9" w:rsidP="009F7AE5">
            <w:pPr>
              <w:spacing w:after="160" w:line="259" w:lineRule="auto"/>
              <w:rPr>
                <w:rFonts w:ascii="Times New Roman" w:hAnsi="Times New Roman" w:cs="Times New Roman"/>
                <w:sz w:val="18"/>
                <w:szCs w:val="18"/>
              </w:rPr>
            </w:pPr>
            <w:r w:rsidRPr="00256C12">
              <w:rPr>
                <w:rFonts w:ascii="Times New Roman" w:hAnsi="Times New Roman" w:cs="Times New Roman"/>
                <w:sz w:val="18"/>
                <w:szCs w:val="18"/>
              </w:rPr>
              <w:fldChar w:fldCharType="begin" w:fldLock="1"/>
            </w:r>
            <w:r w:rsidR="00091A45">
              <w:rPr>
                <w:rFonts w:ascii="Times New Roman" w:hAnsi="Times New Roman" w:cs="Times New Roman"/>
                <w:sz w:val="18"/>
                <w:szCs w:val="18"/>
              </w:rPr>
              <w:instrText>ADDIN CSL_CITATION {"citationItems":[{"id":"ITEM-1","itemData":{"DOI":"10.1038/nbt.4314","ISSN":"15461696","abstract":"Advances in single-cell technologies have enabled high-resolution dissection of tissue composition. Several tools for dimensionality reduction are available to analyze the large number of parameters generated in single-cell studies. Recently, a nonlinear dimensionality-reduction technique, uniform manifold approximation and projection (UMAP), was developed for the analysis of any type of high-dimensional data. Here we apply it to biological data, using three well-characterized mass cytometry and single-cell RNA sequencing datasets. Comparing the performance of UMAP with five other tools, we find that UMAP provides the fastest run times, highest reproducibility and the most meaningful organization of cell clusters. The work highlights the use of UMAP for improved visualization and interpretation of single-cell data.","author":[{"dropping-particle":"","family":"Becht","given":"Etienne","non-dropping-particle":"","parse-names":false,"suffix":""},{"dropping-particle":"","family":"McInnes","given":"Leland","non-dropping-particle":"","parse-names":false,"suffix":""},{"dropping-particle":"","family":"Healy","given":"John","non-dropping-particle":"","parse-names":false,"suffix":""},{"dropping-particle":"","family":"Dutertre","given":"Charles Antoine","non-dropping-particle":"","parse-names":false,"suffix":""},{"dropping-particle":"","family":"Kwok","given":"Immanuel W.H.","non-dropping-particle":"","parse-names":false,"suffix":""},{"dropping-particle":"","family":"Ng","given":"Lai Guan","non-dropping-particle":"","parse-names":false,"suffix":""},{"dropping-particle":"","family":"Ginhoux","given":"Florent","non-dropping-particle":"","parse-names":false,"suffix":""},{"dropping-particle":"","family":"Newell","given":"Evan W.","non-dropping-particle":"","parse-names":false,"suffix":""}],"container-title":"Nature Biotechnology","id":"ITEM-1","issue":"1","issued":{"date-parts":[["2019"]]},"page":"38-47","title":"Dimensionality reduction for visualizing single-cell data using UMAP","type":"article-journal","volume":"37"},"uris":["http://www.mendeley.com/documents/?uuid=9caedfe8-c1dd-4814-b36a-da69d8159f9f"]}],"mendeley":{"formattedCitation":"(52)","plainTextFormattedCitation":"(52)","previouslyFormattedCitation":"(52)"},"properties":{"noteIndex":0},"schema":"https://github.com/citation-style-language/schema/raw/master/csl-citation.json"}</w:instrText>
            </w:r>
            <w:r w:rsidRPr="00256C12">
              <w:rPr>
                <w:rFonts w:ascii="Times New Roman" w:hAnsi="Times New Roman" w:cs="Times New Roman"/>
                <w:sz w:val="18"/>
                <w:szCs w:val="18"/>
              </w:rPr>
              <w:fldChar w:fldCharType="separate"/>
            </w:r>
            <w:r w:rsidR="00F015FE" w:rsidRPr="00256C12">
              <w:rPr>
                <w:rFonts w:ascii="Times New Roman" w:hAnsi="Times New Roman" w:cs="Times New Roman"/>
                <w:noProof/>
                <w:sz w:val="18"/>
                <w:szCs w:val="18"/>
              </w:rPr>
              <w:t>(52)</w:t>
            </w:r>
            <w:r w:rsidRPr="00256C12">
              <w:rPr>
                <w:rFonts w:ascii="Times New Roman" w:hAnsi="Times New Roman" w:cs="Times New Roman"/>
                <w:sz w:val="18"/>
                <w:szCs w:val="18"/>
              </w:rPr>
              <w:fldChar w:fldCharType="end"/>
            </w:r>
          </w:p>
        </w:tc>
      </w:tr>
    </w:tbl>
    <w:p w14:paraId="7FBF8B00" w14:textId="77777777" w:rsidR="00C630D9" w:rsidRPr="00256C12" w:rsidRDefault="00C630D9" w:rsidP="00862502">
      <w:pPr>
        <w:pStyle w:val="Caption"/>
      </w:pPr>
    </w:p>
    <w:p w14:paraId="4A85ABFB" w14:textId="77777777" w:rsidR="00C630D9" w:rsidRPr="00256C12" w:rsidRDefault="00C630D9">
      <w:pPr>
        <w:rPr>
          <w:rFonts w:ascii="Times New Roman" w:hAnsi="Times New Roman" w:cs="Times New Roman"/>
          <w:sz w:val="24"/>
          <w:szCs w:val="24"/>
        </w:rPr>
      </w:pPr>
      <w:r w:rsidRPr="00256C12">
        <w:rPr>
          <w:rFonts w:ascii="Times New Roman" w:hAnsi="Times New Roman" w:cs="Times New Roman"/>
          <w:i/>
          <w:iCs/>
          <w:sz w:val="24"/>
          <w:szCs w:val="24"/>
        </w:rPr>
        <w:br w:type="page"/>
      </w:r>
    </w:p>
    <w:p w14:paraId="6D511CAE" w14:textId="167A9E9C" w:rsidR="00E35A42" w:rsidRPr="00256C12" w:rsidRDefault="00E35A42" w:rsidP="00862502">
      <w:pPr>
        <w:pStyle w:val="Caption"/>
      </w:pPr>
      <w:r w:rsidRPr="00256C12">
        <w:lastRenderedPageBreak/>
        <w:t xml:space="preserve">Supplementary Table </w:t>
      </w:r>
      <w:r w:rsidR="00F570BD">
        <w:fldChar w:fldCharType="begin"/>
      </w:r>
      <w:r w:rsidR="00F570BD">
        <w:instrText xml:space="preserve"> SEQ Supplementary_Table \* ARABIC </w:instrText>
      </w:r>
      <w:r w:rsidR="00F570BD">
        <w:fldChar w:fldCharType="separate"/>
      </w:r>
      <w:r w:rsidR="00C630D9" w:rsidRPr="00256C12">
        <w:t>2</w:t>
      </w:r>
      <w:r w:rsidR="00F570BD">
        <w:fldChar w:fldCharType="end"/>
      </w:r>
      <w:r w:rsidRPr="00256C12">
        <w:t xml:space="preserve">. Survey questions and </w:t>
      </w:r>
      <w:r w:rsidR="00F015FE" w:rsidRPr="00256C12">
        <w:t xml:space="preserve">answer </w:t>
      </w:r>
      <w:r w:rsidRPr="00256C12">
        <w:t>response choices.</w:t>
      </w:r>
    </w:p>
    <w:tbl>
      <w:tblPr>
        <w:tblStyle w:val="TableGrid"/>
        <w:tblW w:w="0" w:type="auto"/>
        <w:tblLook w:val="04A0" w:firstRow="1" w:lastRow="0" w:firstColumn="1" w:lastColumn="0" w:noHBand="0" w:noVBand="1"/>
      </w:tblPr>
      <w:tblGrid>
        <w:gridCol w:w="562"/>
        <w:gridCol w:w="8454"/>
      </w:tblGrid>
      <w:tr w:rsidR="00B4011F" w:rsidRPr="00256C12" w14:paraId="556E978F" w14:textId="77777777" w:rsidTr="00A14E64">
        <w:trPr>
          <w:cantSplit/>
        </w:trPr>
        <w:tc>
          <w:tcPr>
            <w:tcW w:w="562" w:type="dxa"/>
          </w:tcPr>
          <w:p w14:paraId="5BDEB954" w14:textId="3C3380B0"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1</w:t>
            </w:r>
          </w:p>
        </w:tc>
        <w:tc>
          <w:tcPr>
            <w:tcW w:w="8454" w:type="dxa"/>
          </w:tcPr>
          <w:p w14:paraId="33EFEDE8" w14:textId="77777777"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In a typical week, how many hours do you spend analysing (gating) flow cytometry data on a computer?</w:t>
            </w:r>
          </w:p>
          <w:p w14:paraId="1686BCAB" w14:textId="77777777" w:rsidR="001B508E" w:rsidRPr="00256C12" w:rsidRDefault="001B508E" w:rsidP="00CB6668">
            <w:pPr>
              <w:pStyle w:val="ListParagraph"/>
              <w:numPr>
                <w:ilvl w:val="0"/>
                <w:numId w:val="8"/>
              </w:numPr>
              <w:spacing w:after="160" w:line="276" w:lineRule="auto"/>
              <w:rPr>
                <w:rFonts w:cs="Times New Roman"/>
              </w:rPr>
            </w:pPr>
            <w:r w:rsidRPr="00256C12">
              <w:rPr>
                <w:rFonts w:cs="Times New Roman"/>
              </w:rPr>
              <w:t>Over 30 hours</w:t>
            </w:r>
          </w:p>
          <w:p w14:paraId="4A00A85D" w14:textId="77777777" w:rsidR="001B508E" w:rsidRPr="00256C12" w:rsidRDefault="001B508E" w:rsidP="00CB6668">
            <w:pPr>
              <w:pStyle w:val="ListParagraph"/>
              <w:numPr>
                <w:ilvl w:val="0"/>
                <w:numId w:val="8"/>
              </w:numPr>
              <w:spacing w:after="160" w:line="276" w:lineRule="auto"/>
              <w:rPr>
                <w:rFonts w:cs="Times New Roman"/>
              </w:rPr>
            </w:pPr>
            <w:r w:rsidRPr="00256C12">
              <w:rPr>
                <w:rFonts w:cs="Times New Roman"/>
              </w:rPr>
              <w:t>20-30 hours</w:t>
            </w:r>
          </w:p>
          <w:p w14:paraId="1647D320" w14:textId="77777777" w:rsidR="001B508E" w:rsidRPr="00256C12" w:rsidRDefault="001B508E" w:rsidP="00CB6668">
            <w:pPr>
              <w:pStyle w:val="ListParagraph"/>
              <w:numPr>
                <w:ilvl w:val="0"/>
                <w:numId w:val="8"/>
              </w:numPr>
              <w:spacing w:after="160" w:line="276" w:lineRule="auto"/>
              <w:rPr>
                <w:rFonts w:cs="Times New Roman"/>
              </w:rPr>
            </w:pPr>
            <w:r w:rsidRPr="00256C12">
              <w:rPr>
                <w:rFonts w:cs="Times New Roman"/>
              </w:rPr>
              <w:t>10-20 hours</w:t>
            </w:r>
          </w:p>
          <w:p w14:paraId="5C7B3635" w14:textId="77777777" w:rsidR="001B508E" w:rsidRPr="00256C12" w:rsidRDefault="001B508E" w:rsidP="00CB6668">
            <w:pPr>
              <w:pStyle w:val="ListParagraph"/>
              <w:numPr>
                <w:ilvl w:val="0"/>
                <w:numId w:val="8"/>
              </w:numPr>
              <w:spacing w:after="160" w:line="276" w:lineRule="auto"/>
              <w:rPr>
                <w:rFonts w:cs="Times New Roman"/>
              </w:rPr>
            </w:pPr>
            <w:r w:rsidRPr="00256C12">
              <w:rPr>
                <w:rFonts w:cs="Times New Roman"/>
              </w:rPr>
              <w:t>1-10 hours</w:t>
            </w:r>
          </w:p>
          <w:p w14:paraId="0A78C01C" w14:textId="566A8A27" w:rsidR="001B508E" w:rsidRPr="00256C12" w:rsidRDefault="001B508E" w:rsidP="00CB6668">
            <w:pPr>
              <w:pStyle w:val="ListParagraph"/>
              <w:numPr>
                <w:ilvl w:val="0"/>
                <w:numId w:val="8"/>
              </w:numPr>
              <w:spacing w:after="160" w:line="276" w:lineRule="auto"/>
              <w:rPr>
                <w:rFonts w:cs="Times New Roman"/>
              </w:rPr>
            </w:pPr>
            <w:r w:rsidRPr="00256C12">
              <w:rPr>
                <w:rFonts w:cs="Times New Roman"/>
              </w:rPr>
              <w:t>Less than 1 hour</w:t>
            </w:r>
          </w:p>
        </w:tc>
      </w:tr>
      <w:tr w:rsidR="00B4011F" w:rsidRPr="00256C12" w14:paraId="568741B9" w14:textId="77777777" w:rsidTr="00A14E64">
        <w:trPr>
          <w:cantSplit/>
        </w:trPr>
        <w:tc>
          <w:tcPr>
            <w:tcW w:w="562" w:type="dxa"/>
          </w:tcPr>
          <w:p w14:paraId="0EB93B4B" w14:textId="115A80CD"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2</w:t>
            </w:r>
          </w:p>
        </w:tc>
        <w:tc>
          <w:tcPr>
            <w:tcW w:w="8454" w:type="dxa"/>
          </w:tcPr>
          <w:p w14:paraId="5579C6B4" w14:textId="77777777"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How often do you use automated flow cytometry data analysis software to identify cell populations?</w:t>
            </w:r>
          </w:p>
          <w:p w14:paraId="3BC8C9B2" w14:textId="42AE99B1" w:rsidR="00E51F49" w:rsidRPr="00256C12" w:rsidRDefault="00E51F49" w:rsidP="00CB6668">
            <w:pPr>
              <w:pStyle w:val="ListParagraph"/>
              <w:numPr>
                <w:ilvl w:val="0"/>
                <w:numId w:val="10"/>
              </w:numPr>
              <w:spacing w:after="160" w:line="276" w:lineRule="auto"/>
              <w:rPr>
                <w:rFonts w:cs="Times New Roman"/>
              </w:rPr>
            </w:pPr>
            <w:r w:rsidRPr="00256C12">
              <w:rPr>
                <w:rFonts w:cs="Times New Roman"/>
              </w:rPr>
              <w:t xml:space="preserve">Never </w:t>
            </w:r>
            <w:r w:rsidR="00821972" w:rsidRPr="00256C12">
              <w:rPr>
                <w:rFonts w:cs="Times New Roman"/>
              </w:rPr>
              <w:t xml:space="preserve">– I </w:t>
            </w:r>
            <w:r w:rsidRPr="00256C12">
              <w:rPr>
                <w:rFonts w:cs="Times New Roman"/>
              </w:rPr>
              <w:t>only use manual gating to identify cell populations</w:t>
            </w:r>
            <w:r w:rsidR="009E177C" w:rsidRPr="00256C12">
              <w:rPr>
                <w:rFonts w:cs="Times New Roman"/>
              </w:rPr>
              <w:t>.</w:t>
            </w:r>
          </w:p>
          <w:p w14:paraId="20EE977E" w14:textId="6F4845E7" w:rsidR="00E51F49" w:rsidRPr="00256C12" w:rsidRDefault="00821972" w:rsidP="00CB6668">
            <w:pPr>
              <w:pStyle w:val="ListParagraph"/>
              <w:numPr>
                <w:ilvl w:val="0"/>
                <w:numId w:val="10"/>
              </w:numPr>
              <w:spacing w:after="160" w:line="276" w:lineRule="auto"/>
              <w:rPr>
                <w:rFonts w:cs="Times New Roman"/>
              </w:rPr>
            </w:pPr>
            <w:r w:rsidRPr="00256C12">
              <w:rPr>
                <w:rFonts w:cs="Times New Roman"/>
              </w:rPr>
              <w:t xml:space="preserve">Rarely – I </w:t>
            </w:r>
            <w:r w:rsidR="00E51F49" w:rsidRPr="00256C12">
              <w:rPr>
                <w:rFonts w:cs="Times New Roman"/>
              </w:rPr>
              <w:t>mainly use manual gating, but occasionally use automated tools</w:t>
            </w:r>
            <w:r w:rsidR="009E177C" w:rsidRPr="00256C12">
              <w:rPr>
                <w:rFonts w:cs="Times New Roman"/>
              </w:rPr>
              <w:t>.</w:t>
            </w:r>
          </w:p>
          <w:p w14:paraId="7C3690D7" w14:textId="171A840B" w:rsidR="00E51F49" w:rsidRPr="00256C12" w:rsidRDefault="00821972" w:rsidP="00CB6668">
            <w:pPr>
              <w:pStyle w:val="ListParagraph"/>
              <w:numPr>
                <w:ilvl w:val="0"/>
                <w:numId w:val="10"/>
              </w:numPr>
              <w:spacing w:after="160" w:line="276" w:lineRule="auto"/>
              <w:rPr>
                <w:rFonts w:cs="Times New Roman"/>
              </w:rPr>
            </w:pPr>
            <w:r w:rsidRPr="00256C12">
              <w:rPr>
                <w:rFonts w:cs="Times New Roman"/>
              </w:rPr>
              <w:t xml:space="preserve">Sometimes – I </w:t>
            </w:r>
            <w:r w:rsidR="00E51F49" w:rsidRPr="00256C12">
              <w:rPr>
                <w:rFonts w:cs="Times New Roman"/>
              </w:rPr>
              <w:t>split my analysis equally between manual and automated cell population identification</w:t>
            </w:r>
            <w:r w:rsidR="009E177C" w:rsidRPr="00256C12">
              <w:rPr>
                <w:rFonts w:cs="Times New Roman"/>
              </w:rPr>
              <w:t>.</w:t>
            </w:r>
          </w:p>
          <w:p w14:paraId="545F80AA" w14:textId="3F4AEEFF" w:rsidR="00E51F49" w:rsidRPr="00256C12" w:rsidRDefault="009E177C" w:rsidP="00CB6668">
            <w:pPr>
              <w:pStyle w:val="ListParagraph"/>
              <w:numPr>
                <w:ilvl w:val="0"/>
                <w:numId w:val="10"/>
              </w:numPr>
              <w:spacing w:after="160" w:line="276" w:lineRule="auto"/>
              <w:rPr>
                <w:rFonts w:cs="Times New Roman"/>
              </w:rPr>
            </w:pPr>
            <w:r w:rsidRPr="00256C12">
              <w:rPr>
                <w:rFonts w:cs="Times New Roman"/>
              </w:rPr>
              <w:t xml:space="preserve">Usually – I </w:t>
            </w:r>
            <w:r w:rsidR="00E51F49" w:rsidRPr="00256C12">
              <w:rPr>
                <w:rFonts w:cs="Times New Roman"/>
              </w:rPr>
              <w:t>mainly use automated tools, but occasionally use manual gating</w:t>
            </w:r>
            <w:r w:rsidRPr="00256C12">
              <w:rPr>
                <w:rFonts w:cs="Times New Roman"/>
              </w:rPr>
              <w:t>.</w:t>
            </w:r>
          </w:p>
          <w:p w14:paraId="732466C3" w14:textId="38BF825B" w:rsidR="00E51F49" w:rsidRPr="00256C12" w:rsidRDefault="00E51F49" w:rsidP="00CB6668">
            <w:pPr>
              <w:pStyle w:val="ListParagraph"/>
              <w:numPr>
                <w:ilvl w:val="0"/>
                <w:numId w:val="10"/>
              </w:numPr>
              <w:spacing w:after="160" w:line="276" w:lineRule="auto"/>
              <w:rPr>
                <w:rFonts w:cs="Times New Roman"/>
              </w:rPr>
            </w:pPr>
            <w:r w:rsidRPr="00256C12">
              <w:rPr>
                <w:rFonts w:cs="Times New Roman"/>
              </w:rPr>
              <w:t>Always</w:t>
            </w:r>
            <w:r w:rsidR="009E177C" w:rsidRPr="00256C12">
              <w:rPr>
                <w:rFonts w:cs="Times New Roman"/>
              </w:rPr>
              <w:t xml:space="preserve"> – I </w:t>
            </w:r>
            <w:r w:rsidRPr="00256C12">
              <w:rPr>
                <w:rFonts w:cs="Times New Roman"/>
              </w:rPr>
              <w:t>use automated tools for all my data analysis</w:t>
            </w:r>
            <w:r w:rsidR="009E177C" w:rsidRPr="00256C12">
              <w:rPr>
                <w:rFonts w:cs="Times New Roman"/>
              </w:rPr>
              <w:t>.</w:t>
            </w:r>
          </w:p>
        </w:tc>
      </w:tr>
      <w:tr w:rsidR="00B4011F" w:rsidRPr="00256C12" w14:paraId="5E38F86B" w14:textId="77777777" w:rsidTr="00A14E64">
        <w:trPr>
          <w:cantSplit/>
        </w:trPr>
        <w:tc>
          <w:tcPr>
            <w:tcW w:w="562" w:type="dxa"/>
          </w:tcPr>
          <w:p w14:paraId="1DF12BDA" w14:textId="5CD4D609"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3</w:t>
            </w:r>
          </w:p>
        </w:tc>
        <w:tc>
          <w:tcPr>
            <w:tcW w:w="8454" w:type="dxa"/>
          </w:tcPr>
          <w:p w14:paraId="2D9834A8" w14:textId="7D1D208E"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Which software do you use for manual cell population identification?</w:t>
            </w:r>
            <w:r w:rsidR="00E856D3" w:rsidRPr="00256C12">
              <w:rPr>
                <w:rFonts w:ascii="Times New Roman" w:hAnsi="Times New Roman" w:cs="Times New Roman"/>
              </w:rPr>
              <w:t xml:space="preserve"> (Check all that apply)</w:t>
            </w:r>
          </w:p>
          <w:p w14:paraId="19846A5F" w14:textId="77777777" w:rsidR="007D605F" w:rsidRPr="00256C12" w:rsidRDefault="007D605F" w:rsidP="009F7AE5">
            <w:pPr>
              <w:pStyle w:val="ListParagraph"/>
              <w:numPr>
                <w:ilvl w:val="0"/>
                <w:numId w:val="12"/>
              </w:numPr>
              <w:spacing w:after="160" w:line="276" w:lineRule="auto"/>
              <w:rPr>
                <w:rFonts w:cs="Times New Roman"/>
              </w:rPr>
            </w:pPr>
            <w:r w:rsidRPr="00256C12">
              <w:rPr>
                <w:rFonts w:cs="Times New Roman"/>
              </w:rPr>
              <w:t>BD FACS Diva</w:t>
            </w:r>
          </w:p>
          <w:p w14:paraId="12F042D4" w14:textId="77777777" w:rsidR="00114FBE" w:rsidRPr="00256C12" w:rsidRDefault="00114FBE" w:rsidP="009F7AE5">
            <w:pPr>
              <w:pStyle w:val="ListParagraph"/>
              <w:numPr>
                <w:ilvl w:val="0"/>
                <w:numId w:val="12"/>
              </w:numPr>
              <w:spacing w:after="160" w:line="276" w:lineRule="auto"/>
              <w:rPr>
                <w:rFonts w:cs="Times New Roman"/>
              </w:rPr>
            </w:pPr>
            <w:r w:rsidRPr="00256C12">
              <w:rPr>
                <w:rFonts w:cs="Times New Roman"/>
              </w:rPr>
              <w:t>BD FACS Canto</w:t>
            </w:r>
          </w:p>
          <w:p w14:paraId="4029E79C" w14:textId="77777777" w:rsidR="00114FBE" w:rsidRPr="00256C12" w:rsidRDefault="00114FBE" w:rsidP="009F7AE5">
            <w:pPr>
              <w:pStyle w:val="ListParagraph"/>
              <w:numPr>
                <w:ilvl w:val="0"/>
                <w:numId w:val="12"/>
              </w:numPr>
              <w:spacing w:after="160" w:line="276" w:lineRule="auto"/>
              <w:rPr>
                <w:rFonts w:cs="Times New Roman"/>
              </w:rPr>
            </w:pPr>
            <w:r w:rsidRPr="00256C12">
              <w:rPr>
                <w:rFonts w:cs="Times New Roman"/>
              </w:rPr>
              <w:t xml:space="preserve">BD </w:t>
            </w:r>
            <w:proofErr w:type="spellStart"/>
            <w:r w:rsidRPr="00256C12">
              <w:rPr>
                <w:rFonts w:cs="Times New Roman"/>
              </w:rPr>
              <w:t>FACSuite</w:t>
            </w:r>
            <w:proofErr w:type="spellEnd"/>
          </w:p>
          <w:p w14:paraId="37EF9762" w14:textId="77777777" w:rsidR="00114FBE" w:rsidRPr="00256C12" w:rsidRDefault="00114FBE" w:rsidP="009F7AE5">
            <w:pPr>
              <w:pStyle w:val="ListParagraph"/>
              <w:numPr>
                <w:ilvl w:val="0"/>
                <w:numId w:val="12"/>
              </w:numPr>
              <w:spacing w:after="160" w:line="276" w:lineRule="auto"/>
              <w:rPr>
                <w:rFonts w:cs="Times New Roman"/>
              </w:rPr>
            </w:pPr>
            <w:r w:rsidRPr="00256C12">
              <w:rPr>
                <w:rFonts w:cs="Times New Roman"/>
              </w:rPr>
              <w:t xml:space="preserve">BD </w:t>
            </w:r>
            <w:proofErr w:type="spellStart"/>
            <w:r w:rsidRPr="00256C12">
              <w:rPr>
                <w:rFonts w:cs="Times New Roman"/>
              </w:rPr>
              <w:t>CellQuest</w:t>
            </w:r>
            <w:proofErr w:type="spellEnd"/>
          </w:p>
          <w:p w14:paraId="3132E069" w14:textId="77777777" w:rsidR="00114FBE" w:rsidRPr="00256C12" w:rsidRDefault="00114FBE" w:rsidP="009F7AE5">
            <w:pPr>
              <w:pStyle w:val="ListParagraph"/>
              <w:numPr>
                <w:ilvl w:val="0"/>
                <w:numId w:val="12"/>
              </w:numPr>
              <w:spacing w:after="160" w:line="276" w:lineRule="auto"/>
              <w:rPr>
                <w:rFonts w:cs="Times New Roman"/>
              </w:rPr>
            </w:pPr>
            <w:r w:rsidRPr="00256C12">
              <w:rPr>
                <w:rFonts w:cs="Times New Roman"/>
              </w:rPr>
              <w:t>FCS Express</w:t>
            </w:r>
          </w:p>
          <w:p w14:paraId="4328CA34" w14:textId="6BC9A103" w:rsidR="00901842" w:rsidRPr="00256C12" w:rsidRDefault="00901842" w:rsidP="009F7AE5">
            <w:pPr>
              <w:pStyle w:val="ListParagraph"/>
              <w:numPr>
                <w:ilvl w:val="0"/>
                <w:numId w:val="12"/>
              </w:numPr>
              <w:spacing w:after="160" w:line="276" w:lineRule="auto"/>
              <w:rPr>
                <w:rFonts w:cs="Times New Roman"/>
              </w:rPr>
            </w:pPr>
            <w:proofErr w:type="spellStart"/>
            <w:r w:rsidRPr="00256C12">
              <w:rPr>
                <w:rFonts w:cs="Times New Roman"/>
              </w:rPr>
              <w:t>FlowJo</w:t>
            </w:r>
            <w:proofErr w:type="spellEnd"/>
          </w:p>
          <w:p w14:paraId="3566AC07" w14:textId="77777777" w:rsidR="009434A6" w:rsidRPr="00256C12" w:rsidRDefault="009434A6" w:rsidP="009F7AE5">
            <w:pPr>
              <w:pStyle w:val="ListParagraph"/>
              <w:numPr>
                <w:ilvl w:val="0"/>
                <w:numId w:val="12"/>
              </w:numPr>
              <w:spacing w:after="160" w:line="276" w:lineRule="auto"/>
              <w:rPr>
                <w:rFonts w:cs="Times New Roman"/>
              </w:rPr>
            </w:pPr>
            <w:proofErr w:type="spellStart"/>
            <w:r w:rsidRPr="00256C12">
              <w:rPr>
                <w:rFonts w:cs="Times New Roman"/>
              </w:rPr>
              <w:t>FlowLogic</w:t>
            </w:r>
            <w:proofErr w:type="spellEnd"/>
          </w:p>
          <w:p w14:paraId="2DEF6FB7" w14:textId="77777777" w:rsidR="009434A6" w:rsidRPr="00256C12" w:rsidRDefault="009434A6" w:rsidP="009F7AE5">
            <w:pPr>
              <w:pStyle w:val="ListParagraph"/>
              <w:numPr>
                <w:ilvl w:val="0"/>
                <w:numId w:val="12"/>
              </w:numPr>
              <w:spacing w:after="160" w:line="276" w:lineRule="auto"/>
              <w:rPr>
                <w:rFonts w:cs="Times New Roman"/>
              </w:rPr>
            </w:pPr>
            <w:proofErr w:type="spellStart"/>
            <w:r w:rsidRPr="00256C12">
              <w:rPr>
                <w:rFonts w:cs="Times New Roman"/>
              </w:rPr>
              <w:t>Infinicyt</w:t>
            </w:r>
            <w:proofErr w:type="spellEnd"/>
          </w:p>
          <w:p w14:paraId="0DD040A3" w14:textId="01261B3C" w:rsidR="00901842" w:rsidRPr="00256C12" w:rsidRDefault="00901842" w:rsidP="009F7AE5">
            <w:pPr>
              <w:pStyle w:val="ListParagraph"/>
              <w:numPr>
                <w:ilvl w:val="0"/>
                <w:numId w:val="12"/>
              </w:numPr>
              <w:spacing w:after="160" w:line="276" w:lineRule="auto"/>
              <w:rPr>
                <w:rFonts w:cs="Times New Roman"/>
              </w:rPr>
            </w:pPr>
            <w:r w:rsidRPr="00256C12">
              <w:rPr>
                <w:rFonts w:cs="Times New Roman"/>
              </w:rPr>
              <w:t>Kaluza</w:t>
            </w:r>
          </w:p>
          <w:p w14:paraId="54ACFAE0" w14:textId="21DBFFA9" w:rsidR="00901842" w:rsidRPr="00256C12" w:rsidRDefault="009434A6" w:rsidP="009F7AE5">
            <w:pPr>
              <w:pStyle w:val="ListParagraph"/>
              <w:numPr>
                <w:ilvl w:val="0"/>
                <w:numId w:val="12"/>
              </w:numPr>
              <w:spacing w:after="160" w:line="276" w:lineRule="auto"/>
              <w:rPr>
                <w:rFonts w:cs="Times New Roman"/>
              </w:rPr>
            </w:pPr>
            <w:r w:rsidRPr="00256C12">
              <w:rPr>
                <w:rFonts w:cs="Times New Roman"/>
              </w:rPr>
              <w:t>Navios</w:t>
            </w:r>
          </w:p>
          <w:p w14:paraId="4CD98954" w14:textId="77777777" w:rsidR="009434A6" w:rsidRPr="00256C12" w:rsidRDefault="009434A6" w:rsidP="009F7AE5">
            <w:pPr>
              <w:pStyle w:val="ListParagraph"/>
              <w:numPr>
                <w:ilvl w:val="0"/>
                <w:numId w:val="12"/>
              </w:numPr>
              <w:spacing w:after="160" w:line="276" w:lineRule="auto"/>
              <w:rPr>
                <w:rFonts w:cs="Times New Roman"/>
              </w:rPr>
            </w:pPr>
            <w:proofErr w:type="spellStart"/>
            <w:r w:rsidRPr="00256C12">
              <w:rPr>
                <w:rFonts w:cs="Times New Roman"/>
              </w:rPr>
              <w:t>VenturiOne</w:t>
            </w:r>
            <w:proofErr w:type="spellEnd"/>
          </w:p>
          <w:p w14:paraId="0B213640" w14:textId="77777777" w:rsidR="00901842" w:rsidRPr="00256C12" w:rsidRDefault="00901842" w:rsidP="009F7AE5">
            <w:pPr>
              <w:pStyle w:val="ListParagraph"/>
              <w:numPr>
                <w:ilvl w:val="0"/>
                <w:numId w:val="12"/>
              </w:numPr>
              <w:spacing w:after="160" w:line="276" w:lineRule="auto"/>
              <w:rPr>
                <w:rFonts w:cs="Times New Roman"/>
              </w:rPr>
            </w:pPr>
            <w:proofErr w:type="spellStart"/>
            <w:r w:rsidRPr="00256C12">
              <w:rPr>
                <w:rFonts w:cs="Times New Roman"/>
              </w:rPr>
              <w:t>WinList</w:t>
            </w:r>
            <w:proofErr w:type="spellEnd"/>
          </w:p>
          <w:p w14:paraId="482C1546" w14:textId="2EA27CA3" w:rsidR="00901842" w:rsidRPr="00256C12" w:rsidRDefault="00901842" w:rsidP="009F7AE5">
            <w:pPr>
              <w:pStyle w:val="ListParagraph"/>
              <w:numPr>
                <w:ilvl w:val="0"/>
                <w:numId w:val="12"/>
              </w:numPr>
              <w:spacing w:after="160" w:line="276" w:lineRule="auto"/>
              <w:rPr>
                <w:rFonts w:cs="Times New Roman"/>
              </w:rPr>
            </w:pPr>
            <w:r w:rsidRPr="00256C12">
              <w:rPr>
                <w:rFonts w:cs="Times New Roman"/>
              </w:rPr>
              <w:t>Other (please specify)</w:t>
            </w:r>
          </w:p>
        </w:tc>
      </w:tr>
      <w:tr w:rsidR="00B4011F" w:rsidRPr="00256C12" w14:paraId="12B79D5B" w14:textId="77777777" w:rsidTr="00A14E64">
        <w:trPr>
          <w:cantSplit/>
        </w:trPr>
        <w:tc>
          <w:tcPr>
            <w:tcW w:w="562" w:type="dxa"/>
          </w:tcPr>
          <w:p w14:paraId="4A9F007B" w14:textId="395B970D"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4</w:t>
            </w:r>
          </w:p>
        </w:tc>
        <w:tc>
          <w:tcPr>
            <w:tcW w:w="8454" w:type="dxa"/>
          </w:tcPr>
          <w:p w14:paraId="63F62795" w14:textId="22FD658C"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Which software do you use for automated cell population identification?</w:t>
            </w:r>
            <w:r w:rsidR="00E856D3" w:rsidRPr="00256C12">
              <w:rPr>
                <w:rFonts w:ascii="Times New Roman" w:hAnsi="Times New Roman" w:cs="Times New Roman"/>
              </w:rPr>
              <w:t xml:space="preserve"> (Check all that apply)</w:t>
            </w:r>
          </w:p>
          <w:p w14:paraId="50E23FD5" w14:textId="75596A80" w:rsidR="00901842" w:rsidRPr="00256C12" w:rsidRDefault="00901842" w:rsidP="00DE332D">
            <w:pPr>
              <w:spacing w:line="360" w:lineRule="auto"/>
              <w:rPr>
                <w:rFonts w:ascii="Times New Roman" w:hAnsi="Times New Roman" w:cs="Times New Roman"/>
              </w:rPr>
            </w:pPr>
            <w:r w:rsidRPr="00256C12">
              <w:rPr>
                <w:rFonts w:ascii="Times New Roman" w:hAnsi="Times New Roman" w:cs="Times New Roman"/>
              </w:rPr>
              <w:t>(Answer choices as in Supplementary Table 1)</w:t>
            </w:r>
          </w:p>
        </w:tc>
      </w:tr>
      <w:tr w:rsidR="00B4011F" w:rsidRPr="00256C12" w14:paraId="171DD74C" w14:textId="77777777" w:rsidTr="00A14E64">
        <w:trPr>
          <w:cantSplit/>
        </w:trPr>
        <w:tc>
          <w:tcPr>
            <w:tcW w:w="562" w:type="dxa"/>
          </w:tcPr>
          <w:p w14:paraId="291C70C5" w14:textId="73098727"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5</w:t>
            </w:r>
          </w:p>
        </w:tc>
        <w:tc>
          <w:tcPr>
            <w:tcW w:w="8454" w:type="dxa"/>
          </w:tcPr>
          <w:p w14:paraId="750F4A01" w14:textId="61584DC1"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Which automated data analysis software are you aware of, but do not currently use?</w:t>
            </w:r>
            <w:r w:rsidR="00E856D3" w:rsidRPr="00256C12">
              <w:rPr>
                <w:rFonts w:ascii="Times New Roman" w:hAnsi="Times New Roman" w:cs="Times New Roman"/>
              </w:rPr>
              <w:t xml:space="preserve"> (Check all that apply)</w:t>
            </w:r>
          </w:p>
          <w:p w14:paraId="431EFEB2" w14:textId="669707E4" w:rsidR="00901842" w:rsidRPr="00256C12" w:rsidRDefault="00901842" w:rsidP="00DE332D">
            <w:pPr>
              <w:spacing w:line="360" w:lineRule="auto"/>
              <w:rPr>
                <w:rFonts w:ascii="Times New Roman" w:hAnsi="Times New Roman" w:cs="Times New Roman"/>
              </w:rPr>
            </w:pPr>
            <w:r w:rsidRPr="00256C12">
              <w:rPr>
                <w:rFonts w:ascii="Times New Roman" w:hAnsi="Times New Roman" w:cs="Times New Roman"/>
              </w:rPr>
              <w:t>(Answer choices as in Supplementary Table 1)</w:t>
            </w:r>
          </w:p>
        </w:tc>
      </w:tr>
      <w:tr w:rsidR="00B4011F" w:rsidRPr="00256C12" w14:paraId="06C71F66" w14:textId="77777777" w:rsidTr="00A14E64">
        <w:trPr>
          <w:cantSplit/>
        </w:trPr>
        <w:tc>
          <w:tcPr>
            <w:tcW w:w="562" w:type="dxa"/>
          </w:tcPr>
          <w:p w14:paraId="6ED92FE9" w14:textId="5026D0E6"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lastRenderedPageBreak/>
              <w:t>Q6</w:t>
            </w:r>
          </w:p>
        </w:tc>
        <w:tc>
          <w:tcPr>
            <w:tcW w:w="8454" w:type="dxa"/>
          </w:tcPr>
          <w:p w14:paraId="695C5A28" w14:textId="1636EB9B"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When using automated data analysis software, which of the following factors is most important to you?</w:t>
            </w:r>
          </w:p>
          <w:p w14:paraId="1F343EFC" w14:textId="3EDA1EE0" w:rsidR="004C040D" w:rsidRPr="00256C12" w:rsidRDefault="004C040D" w:rsidP="004C040D">
            <w:pPr>
              <w:spacing w:line="360" w:lineRule="auto"/>
              <w:rPr>
                <w:rFonts w:ascii="Times New Roman" w:hAnsi="Times New Roman" w:cs="Times New Roman"/>
              </w:rPr>
            </w:pPr>
            <w:r w:rsidRPr="00256C12">
              <w:rPr>
                <w:rFonts w:ascii="Times New Roman" w:hAnsi="Times New Roman" w:cs="Times New Roman"/>
              </w:rPr>
              <w:t xml:space="preserve">(Answer choices for each </w:t>
            </w:r>
            <w:r w:rsidR="00F015FE" w:rsidRPr="00256C12">
              <w:rPr>
                <w:rFonts w:ascii="Times New Roman" w:hAnsi="Times New Roman" w:cs="Times New Roman"/>
              </w:rPr>
              <w:t>factor</w:t>
            </w:r>
            <w:r w:rsidRPr="00256C12">
              <w:rPr>
                <w:rFonts w:ascii="Times New Roman" w:hAnsi="Times New Roman" w:cs="Times New Roman"/>
              </w:rPr>
              <w:t xml:space="preserve">: </w:t>
            </w:r>
            <w:r w:rsidR="00F96380" w:rsidRPr="00256C12">
              <w:rPr>
                <w:rFonts w:ascii="Times New Roman" w:hAnsi="Times New Roman" w:cs="Times New Roman"/>
              </w:rPr>
              <w:t>Not at all important/ Not so important/ Somewhat important/ Very important/ Extremely important</w:t>
            </w:r>
            <w:r w:rsidRPr="00256C12">
              <w:rPr>
                <w:rFonts w:ascii="Times New Roman" w:hAnsi="Times New Roman" w:cs="Times New Roman"/>
              </w:rPr>
              <w:t>)</w:t>
            </w:r>
          </w:p>
          <w:p w14:paraId="44538404"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Appearance of software</w:t>
            </w:r>
          </w:p>
          <w:p w14:paraId="52FC6199"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Availability of software</w:t>
            </w:r>
          </w:p>
          <w:p w14:paraId="373903BF"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Compatibility with other software</w:t>
            </w:r>
          </w:p>
          <w:p w14:paraId="21519613"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Level of technical support</w:t>
            </w:r>
          </w:p>
          <w:p w14:paraId="51F708A7"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Seen in literature</w:t>
            </w:r>
          </w:p>
          <w:p w14:paraId="0D13DFE3"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Software data output quality</w:t>
            </w:r>
          </w:p>
          <w:p w14:paraId="4E80CC8C"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Software reputation</w:t>
            </w:r>
          </w:p>
          <w:p w14:paraId="3E3402D5"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Software speed</w:t>
            </w:r>
          </w:p>
          <w:p w14:paraId="6C5D7566" w14:textId="77777777"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 xml:space="preserve">Cost </w:t>
            </w:r>
          </w:p>
          <w:p w14:paraId="1D0FEB6B" w14:textId="5586DA48" w:rsidR="00B4011F" w:rsidRPr="00256C12" w:rsidRDefault="00B4011F" w:rsidP="00DE332D">
            <w:pPr>
              <w:pStyle w:val="ListParagraph"/>
              <w:numPr>
                <w:ilvl w:val="0"/>
                <w:numId w:val="4"/>
              </w:numPr>
              <w:spacing w:after="160" w:line="360" w:lineRule="auto"/>
              <w:rPr>
                <w:rFonts w:cs="Times New Roman"/>
              </w:rPr>
            </w:pPr>
            <w:r w:rsidRPr="00256C12">
              <w:rPr>
                <w:rFonts w:cs="Times New Roman"/>
              </w:rPr>
              <w:t>Other (please specify)</w:t>
            </w:r>
          </w:p>
        </w:tc>
      </w:tr>
      <w:tr w:rsidR="00B4011F" w:rsidRPr="00256C12" w14:paraId="6DE23749" w14:textId="77777777" w:rsidTr="00A14E64">
        <w:trPr>
          <w:cantSplit/>
        </w:trPr>
        <w:tc>
          <w:tcPr>
            <w:tcW w:w="562" w:type="dxa"/>
          </w:tcPr>
          <w:p w14:paraId="200C3006" w14:textId="466D1C19"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7</w:t>
            </w:r>
          </w:p>
        </w:tc>
        <w:tc>
          <w:tcPr>
            <w:tcW w:w="8454" w:type="dxa"/>
          </w:tcPr>
          <w:p w14:paraId="13D65935" w14:textId="77777777" w:rsidR="00901842"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 xml:space="preserve">Please select the automated cell identification tool you are most familiar with. </w:t>
            </w:r>
          </w:p>
          <w:p w14:paraId="0E9B10DA" w14:textId="2A943C34"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 xml:space="preserve">(Answer choices as in </w:t>
            </w:r>
            <w:r w:rsidR="00FA1706" w:rsidRPr="00256C12">
              <w:rPr>
                <w:rFonts w:ascii="Times New Roman" w:hAnsi="Times New Roman" w:cs="Times New Roman"/>
              </w:rPr>
              <w:t xml:space="preserve">Supplementary </w:t>
            </w:r>
            <w:r w:rsidRPr="00256C12">
              <w:rPr>
                <w:rFonts w:ascii="Times New Roman" w:hAnsi="Times New Roman" w:cs="Times New Roman"/>
              </w:rPr>
              <w:t>Table 1)</w:t>
            </w:r>
          </w:p>
        </w:tc>
      </w:tr>
      <w:tr w:rsidR="00B4011F" w:rsidRPr="00256C12" w14:paraId="331D6C26" w14:textId="77777777" w:rsidTr="00A14E64">
        <w:trPr>
          <w:cantSplit/>
        </w:trPr>
        <w:tc>
          <w:tcPr>
            <w:tcW w:w="562" w:type="dxa"/>
          </w:tcPr>
          <w:p w14:paraId="1A6FDF49" w14:textId="2394699E" w:rsidR="00B4011F" w:rsidRPr="00256C12" w:rsidRDefault="00B4011F" w:rsidP="00DE332D">
            <w:pPr>
              <w:spacing w:line="276" w:lineRule="auto"/>
              <w:rPr>
                <w:rFonts w:ascii="Times New Roman" w:hAnsi="Times New Roman" w:cs="Times New Roman"/>
              </w:rPr>
            </w:pPr>
            <w:r w:rsidRPr="00256C12">
              <w:rPr>
                <w:rFonts w:ascii="Times New Roman" w:hAnsi="Times New Roman" w:cs="Times New Roman"/>
              </w:rPr>
              <w:t>Q8</w:t>
            </w:r>
          </w:p>
        </w:tc>
        <w:tc>
          <w:tcPr>
            <w:tcW w:w="8454" w:type="dxa"/>
          </w:tcPr>
          <w:p w14:paraId="08EC15BE" w14:textId="22CDA869" w:rsidR="00B4011F" w:rsidRPr="00256C12" w:rsidRDefault="00B4011F" w:rsidP="00DE332D">
            <w:pPr>
              <w:spacing w:line="360" w:lineRule="auto"/>
              <w:rPr>
                <w:rFonts w:ascii="Times New Roman" w:hAnsi="Times New Roman" w:cs="Times New Roman"/>
              </w:rPr>
            </w:pPr>
            <w:r w:rsidRPr="00256C12">
              <w:rPr>
                <w:rFonts w:ascii="Times New Roman" w:hAnsi="Times New Roman" w:cs="Times New Roman"/>
              </w:rPr>
              <w:t>Please mark your response about the software in Q7 to the following statements:</w:t>
            </w:r>
          </w:p>
          <w:p w14:paraId="46C2772C" w14:textId="6007B760" w:rsidR="00651215" w:rsidRPr="00256C12" w:rsidRDefault="002C41F1" w:rsidP="00DE332D">
            <w:pPr>
              <w:spacing w:line="360" w:lineRule="auto"/>
              <w:rPr>
                <w:rFonts w:ascii="Times New Roman" w:hAnsi="Times New Roman" w:cs="Times New Roman"/>
              </w:rPr>
            </w:pPr>
            <w:r w:rsidRPr="00256C12">
              <w:rPr>
                <w:rFonts w:ascii="Times New Roman" w:hAnsi="Times New Roman" w:cs="Times New Roman"/>
              </w:rPr>
              <w:t xml:space="preserve">(Answer choices for each statement: </w:t>
            </w:r>
            <w:r w:rsidR="00651215" w:rsidRPr="00256C12">
              <w:rPr>
                <w:rFonts w:ascii="Times New Roman" w:hAnsi="Times New Roman" w:cs="Times New Roman"/>
              </w:rPr>
              <w:t>Strongly disagree/ Disagree/ Neither agree nor disagree/ Agree/ Strongly agree</w:t>
            </w:r>
            <w:r w:rsidRPr="00256C12">
              <w:rPr>
                <w:rFonts w:ascii="Times New Roman" w:hAnsi="Times New Roman" w:cs="Times New Roman"/>
              </w:rPr>
              <w:t>)</w:t>
            </w:r>
          </w:p>
          <w:p w14:paraId="38398639"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think that I would like to use this software frequently.</w:t>
            </w:r>
          </w:p>
          <w:p w14:paraId="11DEFA59"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found the software unnecessarily complex.</w:t>
            </w:r>
          </w:p>
          <w:p w14:paraId="3236E04E"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thought the software was easy to use.</w:t>
            </w:r>
          </w:p>
          <w:p w14:paraId="7E47DE1C"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think that I would need the support of a technical person to be able to use this software.</w:t>
            </w:r>
          </w:p>
          <w:p w14:paraId="2620C6D8"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found the various functions in this software were well integrated.</w:t>
            </w:r>
          </w:p>
          <w:p w14:paraId="52790AE2"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thought there was too much inconsistency in this software.</w:t>
            </w:r>
          </w:p>
          <w:p w14:paraId="08A365B5"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would imagine that most people would learn to use this software very quickly.</w:t>
            </w:r>
          </w:p>
          <w:p w14:paraId="7F818FEA"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found the software very awkward to use.</w:t>
            </w:r>
          </w:p>
          <w:p w14:paraId="287B08EF" w14:textId="77777777" w:rsidR="00B4011F" w:rsidRPr="00256C12" w:rsidRDefault="00B4011F" w:rsidP="00DE332D">
            <w:pPr>
              <w:pStyle w:val="ListParagraph"/>
              <w:numPr>
                <w:ilvl w:val="0"/>
                <w:numId w:val="5"/>
              </w:numPr>
              <w:spacing w:line="360" w:lineRule="auto"/>
              <w:rPr>
                <w:rFonts w:cs="Times New Roman"/>
              </w:rPr>
            </w:pPr>
            <w:r w:rsidRPr="00256C12">
              <w:rPr>
                <w:rFonts w:cs="Times New Roman"/>
              </w:rPr>
              <w:t>I felt very confident using the software.</w:t>
            </w:r>
          </w:p>
          <w:p w14:paraId="50D5BF6C" w14:textId="3E874D8E" w:rsidR="00B4011F" w:rsidRPr="00256C12" w:rsidRDefault="00B4011F" w:rsidP="00DE332D">
            <w:pPr>
              <w:pStyle w:val="ListParagraph"/>
              <w:numPr>
                <w:ilvl w:val="0"/>
                <w:numId w:val="5"/>
              </w:numPr>
              <w:spacing w:line="360" w:lineRule="auto"/>
              <w:rPr>
                <w:rFonts w:cs="Times New Roman"/>
              </w:rPr>
            </w:pPr>
            <w:r w:rsidRPr="00256C12">
              <w:rPr>
                <w:rFonts w:cs="Times New Roman"/>
              </w:rPr>
              <w:t>I needed to learn a lot of things before I could get going with this software.</w:t>
            </w:r>
          </w:p>
        </w:tc>
      </w:tr>
    </w:tbl>
    <w:p w14:paraId="71AAA7CF" w14:textId="77777777" w:rsidR="004E58FE" w:rsidRPr="00256C12" w:rsidRDefault="004E58FE">
      <w:pPr>
        <w:rPr>
          <w:rFonts w:ascii="Times New Roman" w:hAnsi="Times New Roman" w:cs="Times New Roman"/>
        </w:rPr>
      </w:pPr>
      <w:r w:rsidRPr="00256C12">
        <w:rPr>
          <w:rFonts w:ascii="Times New Roman" w:hAnsi="Times New Roman" w:cs="Times New Roman"/>
        </w:rPr>
        <w:br w:type="page"/>
      </w:r>
    </w:p>
    <w:p w14:paraId="12CB5FD8" w14:textId="35D155C6" w:rsidR="00DC451B" w:rsidRPr="00256C12" w:rsidRDefault="00880421">
      <w:pPr>
        <w:rPr>
          <w:rFonts w:ascii="Times New Roman" w:hAnsi="Times New Roman" w:cs="Times New Roman"/>
          <w:sz w:val="28"/>
          <w:szCs w:val="28"/>
        </w:rPr>
      </w:pPr>
      <w:r w:rsidRPr="00256C12">
        <w:rPr>
          <w:rFonts w:ascii="Times New Roman" w:hAnsi="Times New Roman" w:cs="Times New Roman"/>
          <w:sz w:val="28"/>
          <w:szCs w:val="28"/>
        </w:rPr>
        <w:lastRenderedPageBreak/>
        <w:t>Supplementary figures</w:t>
      </w:r>
    </w:p>
    <w:p w14:paraId="0E9937FE" w14:textId="77777777" w:rsidR="00693FB1" w:rsidRPr="00256C12" w:rsidRDefault="00880421" w:rsidP="007742D6">
      <w:pPr>
        <w:keepNext/>
        <w:jc w:val="center"/>
        <w:rPr>
          <w:rFonts w:ascii="Times New Roman" w:hAnsi="Times New Roman" w:cs="Times New Roman"/>
        </w:rPr>
      </w:pPr>
      <w:r w:rsidRPr="00256C12">
        <w:rPr>
          <w:rFonts w:ascii="Times New Roman" w:hAnsi="Times New Roman" w:cs="Times New Roman"/>
          <w:noProof/>
        </w:rPr>
        <w:drawing>
          <wp:inline distT="0" distB="0" distL="0" distR="0" wp14:anchorId="47C69BC1" wp14:editId="5DD3E25B">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AD46F03" w14:textId="108835C3" w:rsidR="002F4525" w:rsidRPr="00256C12" w:rsidRDefault="00693FB1" w:rsidP="007742D6">
      <w:pPr>
        <w:pStyle w:val="Caption"/>
      </w:pPr>
      <w:r w:rsidRPr="00256C12">
        <w:t xml:space="preserve">Supplementary Figure </w:t>
      </w:r>
      <w:r w:rsidR="00F570BD">
        <w:fldChar w:fldCharType="begin"/>
      </w:r>
      <w:r w:rsidR="00F570BD">
        <w:instrText xml:space="preserve"> SEQ Supplementary_Figure \* ARABIC </w:instrText>
      </w:r>
      <w:r w:rsidR="00F570BD">
        <w:fldChar w:fldCharType="separate"/>
      </w:r>
      <w:r w:rsidR="007742D6" w:rsidRPr="00256C12">
        <w:rPr>
          <w:noProof/>
        </w:rPr>
        <w:t>1</w:t>
      </w:r>
      <w:r w:rsidR="00F570BD">
        <w:rPr>
          <w:noProof/>
        </w:rPr>
        <w:fldChar w:fldCharType="end"/>
      </w:r>
      <w:r w:rsidRPr="00256C12">
        <w:t xml:space="preserve">. Software citations by computational method. Citations by algorithm class, showing unsupervised methods with </w:t>
      </w:r>
      <w:r w:rsidR="00996F32" w:rsidRPr="00256C12">
        <w:t>graphical user interfaces (GUIs) only.</w:t>
      </w:r>
    </w:p>
    <w:p w14:paraId="71B2DC13" w14:textId="77777777" w:rsidR="002F4525" w:rsidRPr="00256C12" w:rsidRDefault="002F4525">
      <w:pPr>
        <w:rPr>
          <w:rFonts w:ascii="Times New Roman" w:hAnsi="Times New Roman" w:cs="Times New Roman"/>
          <w:sz w:val="24"/>
          <w:szCs w:val="24"/>
        </w:rPr>
      </w:pPr>
      <w:r w:rsidRPr="00256C12">
        <w:rPr>
          <w:rFonts w:ascii="Times New Roman" w:hAnsi="Times New Roman" w:cs="Times New Roman"/>
        </w:rPr>
        <w:br w:type="page"/>
      </w:r>
    </w:p>
    <w:p w14:paraId="1FA3EF30" w14:textId="77777777" w:rsidR="007742D6" w:rsidRPr="00256C12" w:rsidRDefault="00C52ACC" w:rsidP="007742D6">
      <w:pPr>
        <w:pStyle w:val="Caption"/>
        <w:jc w:val="left"/>
      </w:pPr>
      <w:r w:rsidRPr="00256C12">
        <w:rPr>
          <w:noProof/>
        </w:rPr>
        <w:lastRenderedPageBreak/>
        <w:drawing>
          <wp:inline distT="0" distB="0" distL="0" distR="0" wp14:anchorId="06225FEB" wp14:editId="7C5AC144">
            <wp:extent cx="6120000" cy="3505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3505734"/>
                    </a:xfrm>
                    <a:prstGeom prst="rect">
                      <a:avLst/>
                    </a:prstGeom>
                    <a:noFill/>
                  </pic:spPr>
                </pic:pic>
              </a:graphicData>
            </a:graphic>
          </wp:inline>
        </w:drawing>
      </w:r>
    </w:p>
    <w:p w14:paraId="6B51CCA6" w14:textId="79237280" w:rsidR="00880421" w:rsidRPr="00256C12" w:rsidRDefault="007742D6" w:rsidP="007742D6">
      <w:pPr>
        <w:pStyle w:val="Caption"/>
      </w:pPr>
      <w:r w:rsidRPr="00256C12">
        <w:t xml:space="preserve">Supplementary Figure </w:t>
      </w:r>
      <w:r w:rsidR="00F570BD">
        <w:fldChar w:fldCharType="begin"/>
      </w:r>
      <w:r w:rsidR="00F570BD">
        <w:instrText xml:space="preserve"> SEQ Supplementary_Figure \* ARABIC </w:instrText>
      </w:r>
      <w:r w:rsidR="00F570BD">
        <w:fldChar w:fldCharType="separate"/>
      </w:r>
      <w:r w:rsidRPr="00256C12">
        <w:rPr>
          <w:noProof/>
        </w:rPr>
        <w:t>2</w:t>
      </w:r>
      <w:r w:rsidR="00F570BD">
        <w:rPr>
          <w:noProof/>
        </w:rPr>
        <w:fldChar w:fldCharType="end"/>
      </w:r>
      <w:r w:rsidRPr="00256C12">
        <w:t>. Results of a survey of clinical laboratories on the use of automated flow cytometry software.</w:t>
      </w:r>
    </w:p>
    <w:p w14:paraId="5FECA2AB" w14:textId="1708ED5A" w:rsidR="00F015FE" w:rsidRPr="00256C12" w:rsidRDefault="00F015FE" w:rsidP="00F015FE">
      <w:pPr>
        <w:rPr>
          <w:rFonts w:ascii="Times New Roman" w:hAnsi="Times New Roman" w:cs="Times New Roman"/>
        </w:rPr>
      </w:pPr>
    </w:p>
    <w:p w14:paraId="7E0A4847" w14:textId="77777777" w:rsidR="00256C12" w:rsidRPr="00256C12" w:rsidRDefault="00256C12">
      <w:pPr>
        <w:rPr>
          <w:rFonts w:ascii="Times New Roman" w:hAnsi="Times New Roman" w:cs="Times New Roman"/>
          <w:sz w:val="24"/>
          <w:szCs w:val="24"/>
        </w:rPr>
      </w:pPr>
      <w:r w:rsidRPr="00256C12">
        <w:rPr>
          <w:rFonts w:ascii="Times New Roman" w:hAnsi="Times New Roman" w:cs="Times New Roman"/>
          <w:sz w:val="24"/>
          <w:szCs w:val="24"/>
        </w:rPr>
        <w:br w:type="page"/>
      </w:r>
    </w:p>
    <w:p w14:paraId="4C8647AC" w14:textId="4A035CC2" w:rsidR="006A4F89" w:rsidRPr="00256C12" w:rsidRDefault="006A4F89" w:rsidP="00F015FE">
      <w:pPr>
        <w:rPr>
          <w:rFonts w:ascii="Times New Roman" w:hAnsi="Times New Roman" w:cs="Times New Roman"/>
          <w:sz w:val="24"/>
          <w:szCs w:val="24"/>
        </w:rPr>
      </w:pPr>
      <w:r w:rsidRPr="00256C12">
        <w:rPr>
          <w:rFonts w:ascii="Times New Roman" w:hAnsi="Times New Roman" w:cs="Times New Roman"/>
          <w:sz w:val="24"/>
          <w:szCs w:val="24"/>
        </w:rPr>
        <w:lastRenderedPageBreak/>
        <w:t>References</w:t>
      </w:r>
    </w:p>
    <w:p w14:paraId="5FB3E4E2" w14:textId="5ACADF4D" w:rsidR="00091A45" w:rsidRPr="00091A45" w:rsidRDefault="00F015FE"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256C12">
        <w:rPr>
          <w:rFonts w:ascii="Times New Roman" w:hAnsi="Times New Roman" w:cs="Times New Roman"/>
        </w:rPr>
        <w:fldChar w:fldCharType="begin" w:fldLock="1"/>
      </w:r>
      <w:r w:rsidRPr="00256C12">
        <w:rPr>
          <w:rFonts w:ascii="Times New Roman" w:hAnsi="Times New Roman" w:cs="Times New Roman"/>
        </w:rPr>
        <w:instrText xml:space="preserve">ADDIN Mendeley Bibliography CSL_BIBLIOGRAPHY </w:instrText>
      </w:r>
      <w:r w:rsidRPr="00256C12">
        <w:rPr>
          <w:rFonts w:ascii="Times New Roman" w:hAnsi="Times New Roman" w:cs="Times New Roman"/>
        </w:rPr>
        <w:fldChar w:fldCharType="separate"/>
      </w:r>
      <w:r w:rsidR="00091A45" w:rsidRPr="00091A45">
        <w:rPr>
          <w:rFonts w:ascii="Times New Roman" w:hAnsi="Times New Roman" w:cs="Times New Roman"/>
          <w:noProof/>
          <w:szCs w:val="24"/>
        </w:rPr>
        <w:t xml:space="preserve">1. </w:t>
      </w:r>
      <w:r w:rsidR="00091A45" w:rsidRPr="00091A45">
        <w:rPr>
          <w:rFonts w:ascii="Times New Roman" w:hAnsi="Times New Roman" w:cs="Times New Roman"/>
          <w:noProof/>
          <w:szCs w:val="24"/>
        </w:rPr>
        <w:tab/>
        <w:t xml:space="preserve">Amir EAD, Davis KL, Tadmor MD, Simonds EF, Levine JH, Bendall SC, et al. ViSNE enables visualization of high dimensional single-cell data and reveals phenotypic heterogeneity of leukemia. Nat Biotechnol. 2013;31(6):545–52. </w:t>
      </w:r>
    </w:p>
    <w:p w14:paraId="1360AE8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 </w:t>
      </w:r>
      <w:r w:rsidRPr="00091A45">
        <w:rPr>
          <w:rFonts w:ascii="Times New Roman" w:hAnsi="Times New Roman" w:cs="Times New Roman"/>
          <w:noProof/>
          <w:szCs w:val="24"/>
        </w:rPr>
        <w:tab/>
        <w:t xml:space="preserve">Qiu P, Simonds EF, Bendall SC, Gibbs KD, Bruggner R V, Linderman MD, et al. Extracting a cellular hierarchy from high-dimensional cytometry data with SPADE. Nat Biotechnol. 2011;29(10):886–93. </w:t>
      </w:r>
    </w:p>
    <w:p w14:paraId="7F15727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 </w:t>
      </w:r>
      <w:r w:rsidRPr="00091A45">
        <w:rPr>
          <w:rFonts w:ascii="Times New Roman" w:hAnsi="Times New Roman" w:cs="Times New Roman"/>
          <w:noProof/>
          <w:szCs w:val="24"/>
        </w:rPr>
        <w:tab/>
        <w:t xml:space="preserve">Maaten L van der, Hinton G. Visualizing Data using t-SNE. J Mach Learn Res. 2008;9(Nov):2579–605. </w:t>
      </w:r>
    </w:p>
    <w:p w14:paraId="74D57394"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 </w:t>
      </w:r>
      <w:r w:rsidRPr="00091A45">
        <w:rPr>
          <w:rFonts w:ascii="Times New Roman" w:hAnsi="Times New Roman" w:cs="Times New Roman"/>
          <w:noProof/>
          <w:szCs w:val="24"/>
        </w:rPr>
        <w:tab/>
        <w:t xml:space="preserve">Levine JH, Simonds EF, Bendall SC, Davis KL, Amir EAD, Tadmor MD, et al. Data-Driven Phenotypic Dissection of AML Reveals Progenitor-like Cells that Correlate with Prognosis. Cell. 2015;162(1):184–97. </w:t>
      </w:r>
    </w:p>
    <w:p w14:paraId="3BBFFD10"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5. </w:t>
      </w:r>
      <w:r w:rsidRPr="00091A45">
        <w:rPr>
          <w:rFonts w:ascii="Times New Roman" w:hAnsi="Times New Roman" w:cs="Times New Roman"/>
          <w:noProof/>
          <w:szCs w:val="24"/>
        </w:rPr>
        <w:tab/>
        <w:t xml:space="preserve">Pyne S, Hu X, Wang K, Rossin E, Lin T-I, Maier LM, et al. Automated high-dimensional flow cytometric data analysis. Proc Natl Acad Sci. 2009 May 26;106(21):8519–24. </w:t>
      </w:r>
    </w:p>
    <w:p w14:paraId="4F5C11D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6. </w:t>
      </w:r>
      <w:r w:rsidRPr="00091A45">
        <w:rPr>
          <w:rFonts w:ascii="Times New Roman" w:hAnsi="Times New Roman" w:cs="Times New Roman"/>
          <w:noProof/>
          <w:szCs w:val="24"/>
        </w:rPr>
        <w:tab/>
        <w:t xml:space="preserve">Bruggner R V., Bodenmiller B, Dill DL, Tibshirani RJ, Nolan GP. Automated identification of stratifying signatures in cellular subpopulations. Proc Natl Acad Sci. 2014;111(26):E2770–7. </w:t>
      </w:r>
    </w:p>
    <w:p w14:paraId="1A2687A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7. </w:t>
      </w:r>
      <w:r w:rsidRPr="00091A45">
        <w:rPr>
          <w:rFonts w:ascii="Times New Roman" w:hAnsi="Times New Roman" w:cs="Times New Roman"/>
          <w:noProof/>
          <w:szCs w:val="24"/>
        </w:rPr>
        <w:tab/>
        <w:t xml:space="preserve">Van Gassen S, Callebaut B, Van Helden MJ, Lambrecht BN, Demeester P, Dhaene T, et al. FlowSOM: Using self-organizing maps for visualization and interpretation of cytometry data. Cytom Part A. 2015;87(7):636–45. </w:t>
      </w:r>
    </w:p>
    <w:p w14:paraId="532F043C"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8. </w:t>
      </w:r>
      <w:r w:rsidRPr="00091A45">
        <w:rPr>
          <w:rFonts w:ascii="Times New Roman" w:hAnsi="Times New Roman" w:cs="Times New Roman"/>
          <w:noProof/>
          <w:szCs w:val="24"/>
        </w:rPr>
        <w:tab/>
        <w:t xml:space="preserve">Becher B, Schlitzer A, Chen J, Mair F, Sumatoh HR, Teng KWW, et al. High-dimensional analysis of the murine myeloid cell system. Nat Immunol. 2014;15(12):1181–9. </w:t>
      </w:r>
    </w:p>
    <w:p w14:paraId="4DC2413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9. </w:t>
      </w:r>
      <w:r w:rsidRPr="00091A45">
        <w:rPr>
          <w:rFonts w:ascii="Times New Roman" w:hAnsi="Times New Roman" w:cs="Times New Roman"/>
          <w:noProof/>
          <w:szCs w:val="24"/>
        </w:rPr>
        <w:tab/>
        <w:t xml:space="preserve">Aghaeepour N, Nikolic R, Hoos HH, Brinkman RR. Rapid cell population identification in flow cytometry data. Cytom Part A. 2011;79 A(1):6–13. </w:t>
      </w:r>
    </w:p>
    <w:p w14:paraId="304CEFDD"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0. </w:t>
      </w:r>
      <w:r w:rsidRPr="00091A45">
        <w:rPr>
          <w:rFonts w:ascii="Times New Roman" w:hAnsi="Times New Roman" w:cs="Times New Roman"/>
          <w:noProof/>
          <w:szCs w:val="24"/>
        </w:rPr>
        <w:tab/>
        <w:t xml:space="preserve">Shekhar K, Brodin P, Davis MM, Chakraborty AK. Automatic Classification of Cellular Expression by Nonlinear Stochastic Embedding (ACCENSE). Proc Natl Acad Sci. 2014;111(1):202–7. </w:t>
      </w:r>
    </w:p>
    <w:p w14:paraId="129AC80E"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1. </w:t>
      </w:r>
      <w:r w:rsidRPr="00091A45">
        <w:rPr>
          <w:rFonts w:ascii="Times New Roman" w:hAnsi="Times New Roman" w:cs="Times New Roman"/>
          <w:noProof/>
          <w:szCs w:val="24"/>
        </w:rPr>
        <w:tab/>
        <w:t xml:space="preserve">Bendall SC, Davis KL, Amir EAD, Tadmor MD, Simonds EF, Chen TJ, et al. Single-cell trajectory detection uncovers progression and regulatory coordination in human b cell development. Cell. 2014;157(3):714–25. </w:t>
      </w:r>
    </w:p>
    <w:p w14:paraId="56F98199"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2. </w:t>
      </w:r>
      <w:r w:rsidRPr="00091A45">
        <w:rPr>
          <w:rFonts w:ascii="Times New Roman" w:hAnsi="Times New Roman" w:cs="Times New Roman"/>
          <w:noProof/>
          <w:szCs w:val="24"/>
        </w:rPr>
        <w:tab/>
        <w:t xml:space="preserve">Qian Y, Wei C, Eun-Hyung Lee F, Campbell J, Halliley J, Lee JA, et al. Elucidation of seventeen human peripheral blood B-cell subsets and quantification of the tetanus response using a density-based method for the automated identification of cell populations in multidimensional flow cytometry data. Cytom Part B Clin Cytom. 2010;78B(S1):S69–82. </w:t>
      </w:r>
    </w:p>
    <w:p w14:paraId="3CEDB37B"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3. </w:t>
      </w:r>
      <w:r w:rsidRPr="00091A45">
        <w:rPr>
          <w:rFonts w:ascii="Times New Roman" w:hAnsi="Times New Roman" w:cs="Times New Roman"/>
          <w:noProof/>
          <w:szCs w:val="24"/>
        </w:rPr>
        <w:tab/>
        <w:t xml:space="preserve">Lo K, Hahne F, Brinkman RR, Gottardo R. flowClust: a Bioconductor package for automated gating of flow cytometry data. BMC Bioinformatics. 2009 May 14;10(1):145. </w:t>
      </w:r>
    </w:p>
    <w:p w14:paraId="060B5AEA"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4. </w:t>
      </w:r>
      <w:r w:rsidRPr="00091A45">
        <w:rPr>
          <w:rFonts w:ascii="Times New Roman" w:hAnsi="Times New Roman" w:cs="Times New Roman"/>
          <w:noProof/>
          <w:szCs w:val="24"/>
        </w:rPr>
        <w:tab/>
        <w:t xml:space="preserve">Finak G, Bashashati A, Brinkman R, Gottardo R. Merging Mixture Components for Cell Population Identification in Flow Cytometry. Adv Bioinformatics. 2009;2009:1–12. </w:t>
      </w:r>
    </w:p>
    <w:p w14:paraId="7CAB85B1"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5. </w:t>
      </w:r>
      <w:r w:rsidRPr="00091A45">
        <w:rPr>
          <w:rFonts w:ascii="Times New Roman" w:hAnsi="Times New Roman" w:cs="Times New Roman"/>
          <w:noProof/>
          <w:szCs w:val="24"/>
        </w:rPr>
        <w:tab/>
        <w:t xml:space="preserve">Samusik N, Good Z, Spitzer MH, Davis KL, Nolan GP. Automated mapping of phenotype space with single-cell data. Nat Methods. 2016;13(6):493–6. </w:t>
      </w:r>
    </w:p>
    <w:p w14:paraId="5B34CA77"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6. </w:t>
      </w:r>
      <w:r w:rsidRPr="00091A45">
        <w:rPr>
          <w:rFonts w:ascii="Times New Roman" w:hAnsi="Times New Roman" w:cs="Times New Roman"/>
          <w:noProof/>
          <w:szCs w:val="24"/>
        </w:rPr>
        <w:tab/>
        <w:t xml:space="preserve">Zare H, Shooshtari P, Gupta A, Brinkman RR. Data reduction for spectral clustering to analyze high throughput flow cytometry data. BMC Bioinformatics. 2010;11. </w:t>
      </w:r>
    </w:p>
    <w:p w14:paraId="1348181E"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7. </w:t>
      </w:r>
      <w:r w:rsidRPr="00091A45">
        <w:rPr>
          <w:rFonts w:ascii="Times New Roman" w:hAnsi="Times New Roman" w:cs="Times New Roman"/>
          <w:noProof/>
          <w:szCs w:val="24"/>
        </w:rPr>
        <w:tab/>
        <w:t xml:space="preserve">Ge Y, Sealfon SC. Flowpeaks: A fast unsupervised clustering for flow cytometry data via K-means and density peak finding. Bioinformatics. 2012;28(15):2052–8. </w:t>
      </w:r>
    </w:p>
    <w:p w14:paraId="4FD1E50E"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lastRenderedPageBreak/>
        <w:t xml:space="preserve">18. </w:t>
      </w:r>
      <w:r w:rsidRPr="00091A45">
        <w:rPr>
          <w:rFonts w:ascii="Times New Roman" w:hAnsi="Times New Roman" w:cs="Times New Roman"/>
          <w:noProof/>
          <w:szCs w:val="24"/>
        </w:rPr>
        <w:tab/>
        <w:t xml:space="preserve">Finak G, Frelinger J, Jiang W, Newell EW, Ramey J, Davis MM, et al. OpenCyto: An Open Source Infrastructure for Scalable, Robust, Reproducible, and Automated, End-to-End Flow Cytometry Data Analysis. PLoS Comput Biol. 2014;10(8). </w:t>
      </w:r>
    </w:p>
    <w:p w14:paraId="424D1FBB"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19. </w:t>
      </w:r>
      <w:r w:rsidRPr="00091A45">
        <w:rPr>
          <w:rFonts w:ascii="Times New Roman" w:hAnsi="Times New Roman" w:cs="Times New Roman"/>
          <w:noProof/>
          <w:szCs w:val="24"/>
        </w:rPr>
        <w:tab/>
        <w:t xml:space="preserve">Boedigheimer MJ, Ferbas J. Mixture modeling approach to flow cytometry data. Cytom Part A. 2008;73(5):421–9. </w:t>
      </w:r>
    </w:p>
    <w:p w14:paraId="23C71404"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0. </w:t>
      </w:r>
      <w:r w:rsidRPr="00091A45">
        <w:rPr>
          <w:rFonts w:ascii="Times New Roman" w:hAnsi="Times New Roman" w:cs="Times New Roman"/>
          <w:noProof/>
          <w:szCs w:val="24"/>
        </w:rPr>
        <w:tab/>
        <w:t xml:space="preserve">Cron A, Gouttefangeas C, Frelinger J, Lin L, Singh SK, Britten CM, et al. Hierarchical Modeling for Rare Event Detection and Cell Subset Alignment across Flow Cytometry Samples. Altan-Bonnet G, editor. PLoS Comput Biol. 2013 Jul 11;9(7):e1003130. </w:t>
      </w:r>
    </w:p>
    <w:p w14:paraId="27579115"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1. </w:t>
      </w:r>
      <w:r w:rsidRPr="00091A45">
        <w:rPr>
          <w:rFonts w:ascii="Times New Roman" w:hAnsi="Times New Roman" w:cs="Times New Roman"/>
          <w:noProof/>
          <w:szCs w:val="24"/>
        </w:rPr>
        <w:tab/>
        <w:t xml:space="preserve">Malek M, Taghiyar MJ, Chong L, Finak G, Gottardo R, Brinkman RR. FlowDensity: Reproducing manual gating of flow cytometry data by automated density-based cell population identification. Bioinformatics. 2015;31(4):606–7. </w:t>
      </w:r>
    </w:p>
    <w:p w14:paraId="65658BD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2. </w:t>
      </w:r>
      <w:r w:rsidRPr="00091A45">
        <w:rPr>
          <w:rFonts w:ascii="Times New Roman" w:hAnsi="Times New Roman" w:cs="Times New Roman"/>
          <w:noProof/>
          <w:szCs w:val="24"/>
        </w:rPr>
        <w:tab/>
        <w:t xml:space="preserve">Naim I, Datta S, Rebhahn J, Cavenaugh JS, Mosmann TR, Sharma G. SWIFT-scalable clustering for automated identification of rare cell populations in large, high-dimensional flow cytometry datasets, Part 1: Algorithm design. Cytom Part A. 2014;85(5):408–21. </w:t>
      </w:r>
    </w:p>
    <w:p w14:paraId="03B3E187"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3. </w:t>
      </w:r>
      <w:r w:rsidRPr="00091A45">
        <w:rPr>
          <w:rFonts w:ascii="Times New Roman" w:hAnsi="Times New Roman" w:cs="Times New Roman"/>
          <w:noProof/>
          <w:szCs w:val="24"/>
        </w:rPr>
        <w:tab/>
        <w:t xml:space="preserve">Mosmann TR, Naim I, Rebhahn J, Datta S, Cavenaugh JS, Weaver JM, et al. SWIFT-scalable clustering for automated identification of rare cell populations in large, high-dimensional flow cytometry datasets, Part 2: Biological evaluation. Cytom Part A. 2014;85(5):422–33. </w:t>
      </w:r>
    </w:p>
    <w:p w14:paraId="26DFA0A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4. </w:t>
      </w:r>
      <w:r w:rsidRPr="00091A45">
        <w:rPr>
          <w:rFonts w:ascii="Times New Roman" w:hAnsi="Times New Roman" w:cs="Times New Roman"/>
          <w:noProof/>
          <w:szCs w:val="24"/>
        </w:rPr>
        <w:tab/>
        <w:t xml:space="preserve">Van Unen V, Höllt T, Pezzotti N, Li N, Reinders MJT, Eisemann E, et al. Visual analysis of mass cytometry data by hierarchical stochastic neighbour embedding reveals rare cell types. Nat Commun. 2017;8(1). </w:t>
      </w:r>
    </w:p>
    <w:p w14:paraId="6C2311BD"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5. </w:t>
      </w:r>
      <w:r w:rsidRPr="00091A45">
        <w:rPr>
          <w:rFonts w:ascii="Times New Roman" w:hAnsi="Times New Roman" w:cs="Times New Roman"/>
          <w:noProof/>
          <w:szCs w:val="24"/>
        </w:rPr>
        <w:tab/>
        <w:t xml:space="preserve">Sugar IP, Sealfon SC. Misty Mountain clustering: application to fast unsupervised flow cytometry gating. BMC Bioinformatics. 2010;11(1):502. </w:t>
      </w:r>
    </w:p>
    <w:p w14:paraId="186C6F2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6. </w:t>
      </w:r>
      <w:r w:rsidRPr="00091A45">
        <w:rPr>
          <w:rFonts w:ascii="Times New Roman" w:hAnsi="Times New Roman" w:cs="Times New Roman"/>
          <w:noProof/>
          <w:szCs w:val="24"/>
        </w:rPr>
        <w:tab/>
        <w:t xml:space="preserve">Lin L, Finak G, Ushey K, Seshadri C, Hawn TR, Frahm N, et al. COMPASS identifies T-cell subsets correlated with clinical outcomes. Nat Biotechnol. 2015;33(6):610–6. </w:t>
      </w:r>
    </w:p>
    <w:p w14:paraId="12F10FCD"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7. </w:t>
      </w:r>
      <w:r w:rsidRPr="00091A45">
        <w:rPr>
          <w:rFonts w:ascii="Times New Roman" w:hAnsi="Times New Roman" w:cs="Times New Roman"/>
          <w:noProof/>
          <w:szCs w:val="24"/>
        </w:rPr>
        <w:tab/>
        <w:t xml:space="preserve">Rogers WT, Moser AR, Holyst HA, Bantly A, Mohler ER, Scangas G, et al. Cytometric fingerprinting: Quantitative characterization of multivariate distributions. Cytom Part A. 2008;73(5):430–41. </w:t>
      </w:r>
    </w:p>
    <w:p w14:paraId="44F7DCC7"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8. </w:t>
      </w:r>
      <w:r w:rsidRPr="00091A45">
        <w:rPr>
          <w:rFonts w:ascii="Times New Roman" w:hAnsi="Times New Roman" w:cs="Times New Roman"/>
          <w:noProof/>
          <w:szCs w:val="24"/>
        </w:rPr>
        <w:tab/>
        <w:t xml:space="preserve">Sörensen T, Baumgart S, Durek P, Grützkau A, Häupl T. immunoClust-An automated analysis pipeline for the identification of immunophenotypic signatures in high-dimensional cytometric datasets. Cytom Part A. 2015;87(7):603–15. </w:t>
      </w:r>
    </w:p>
    <w:p w14:paraId="73DD85B2"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29. </w:t>
      </w:r>
      <w:r w:rsidRPr="00091A45">
        <w:rPr>
          <w:rFonts w:ascii="Times New Roman" w:hAnsi="Times New Roman" w:cs="Times New Roman"/>
          <w:noProof/>
          <w:szCs w:val="24"/>
        </w:rPr>
        <w:tab/>
        <w:t xml:space="preserve">Pyne S, Lee SX, Wang K, Irish J, Tamayo P, Nazaire MD, et al. Joint modeling and registration of cell populations in cohorts of high-dimensional flow cytometric data. PLoS One. 2014;9(7). </w:t>
      </w:r>
    </w:p>
    <w:p w14:paraId="145F01D7"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0. </w:t>
      </w:r>
      <w:r w:rsidRPr="00091A45">
        <w:rPr>
          <w:rFonts w:ascii="Times New Roman" w:hAnsi="Times New Roman" w:cs="Times New Roman"/>
          <w:noProof/>
          <w:szCs w:val="24"/>
        </w:rPr>
        <w:tab/>
        <w:t xml:space="preserve">O’Neill K, Jalali A, Aghaeepour N, Hoos H, Brinkman RR. Enhanced flowType/RchyOptimyx: a bioconductor pipeline for discovery in high-dimensional cytometry data. Bioinformatics. 2014;30(9):1329–30. </w:t>
      </w:r>
    </w:p>
    <w:p w14:paraId="1BD6587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1. </w:t>
      </w:r>
      <w:r w:rsidRPr="00091A45">
        <w:rPr>
          <w:rFonts w:ascii="Times New Roman" w:hAnsi="Times New Roman" w:cs="Times New Roman"/>
          <w:noProof/>
          <w:szCs w:val="24"/>
        </w:rPr>
        <w:tab/>
        <w:t xml:space="preserve">Dundar M, Akova F, Yerebakan HZ, Rajwa B. A non-parametric Bayesian model for joint cell clustering and cluster matching: Identification of anomalous sample phenotypes with random effects. BMC Bioinformatics. 2014;15(1):1–15. </w:t>
      </w:r>
    </w:p>
    <w:p w14:paraId="090CB263"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2. </w:t>
      </w:r>
      <w:r w:rsidRPr="00091A45">
        <w:rPr>
          <w:rFonts w:ascii="Times New Roman" w:hAnsi="Times New Roman" w:cs="Times New Roman"/>
          <w:noProof/>
          <w:szCs w:val="24"/>
        </w:rPr>
        <w:tab/>
        <w:t xml:space="preserve">Li H, Shaham U, Stanton KP, Yao Y, Montgomery RR, Kluger Y. Gating mass cytometry data by deep learning. Bioinformatics. 2017;33(21):3423–30. </w:t>
      </w:r>
    </w:p>
    <w:p w14:paraId="47243BA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3. </w:t>
      </w:r>
      <w:r w:rsidRPr="00091A45">
        <w:rPr>
          <w:rFonts w:ascii="Times New Roman" w:hAnsi="Times New Roman" w:cs="Times New Roman"/>
          <w:noProof/>
          <w:szCs w:val="24"/>
        </w:rPr>
        <w:tab/>
        <w:t xml:space="preserve">Meehan S, Walther G, Moore W, Orlova D, Meehan C, Parks D, et al. AutoGate: automating analysis of flow cytometry data. Immunol Res. 2014;58(2–3):218–23. </w:t>
      </w:r>
    </w:p>
    <w:p w14:paraId="5412797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4. </w:t>
      </w:r>
      <w:r w:rsidRPr="00091A45">
        <w:rPr>
          <w:rFonts w:ascii="Times New Roman" w:hAnsi="Times New Roman" w:cs="Times New Roman"/>
          <w:noProof/>
          <w:szCs w:val="24"/>
        </w:rPr>
        <w:tab/>
        <w:t xml:space="preserve">Van Gassen S, Vens C, Dhaene T, Lambrecht BN, Saeys Y. FloReMi: Flow density survival regression using minimal feature redundancy. Cytom Part A. 2016;89(1):22–9. </w:t>
      </w:r>
    </w:p>
    <w:p w14:paraId="63CBDD91"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lastRenderedPageBreak/>
        <w:t xml:space="preserve">35. </w:t>
      </w:r>
      <w:r w:rsidRPr="00091A45">
        <w:rPr>
          <w:rFonts w:ascii="Times New Roman" w:hAnsi="Times New Roman" w:cs="Times New Roman"/>
          <w:noProof/>
          <w:szCs w:val="24"/>
        </w:rPr>
        <w:tab/>
        <w:t xml:space="preserve">Anchang B, Do MT, Zhao X, Plevritis SK. CCAST: A Model-Based Gating Strategy to Isolate Homogeneous Subpopulations in a Heterogeneous Population of Single Cells. PLoS Comput Biol. 2014;10(7):13–7. </w:t>
      </w:r>
    </w:p>
    <w:p w14:paraId="1EFFFB1D"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6. </w:t>
      </w:r>
      <w:r w:rsidRPr="00091A45">
        <w:rPr>
          <w:rFonts w:ascii="Times New Roman" w:hAnsi="Times New Roman" w:cs="Times New Roman"/>
          <w:noProof/>
          <w:szCs w:val="24"/>
        </w:rPr>
        <w:tab/>
        <w:t xml:space="preserve">Lux M, Brinkman RR, Chauve C, Laing A, Lorenc A, Abeler-Dörner L, et al. FlowLearn: Fast and precise identification and quality checking of cell populations in flow cytometry. Bioinformatics. 2018;34(13):2245–53. </w:t>
      </w:r>
    </w:p>
    <w:p w14:paraId="5D514F8A"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7. </w:t>
      </w:r>
      <w:r w:rsidRPr="00091A45">
        <w:rPr>
          <w:rFonts w:ascii="Times New Roman" w:hAnsi="Times New Roman" w:cs="Times New Roman"/>
          <w:noProof/>
          <w:szCs w:val="24"/>
        </w:rPr>
        <w:tab/>
        <w:t xml:space="preserve">Lee HC, Kosoy R, Becker CE, Dudley JT, Kidd BA. Automated cell type discovery and classification through knowledge transfer. Bioinformatics. 2017;33(11):1689–95. </w:t>
      </w:r>
    </w:p>
    <w:p w14:paraId="13655054"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8. </w:t>
      </w:r>
      <w:r w:rsidRPr="00091A45">
        <w:rPr>
          <w:rFonts w:ascii="Times New Roman" w:hAnsi="Times New Roman" w:cs="Times New Roman"/>
          <w:noProof/>
          <w:szCs w:val="24"/>
        </w:rPr>
        <w:tab/>
        <w:t xml:space="preserve">Rebhahn JA, Roumanes DR, Qi Y, Khan A, Thakar J, Rosenberg A, et al. Competitive SWIFT cluster templates enhance detection of aging changes. Cytom Part A. 2016;89(1):59–70. </w:t>
      </w:r>
    </w:p>
    <w:p w14:paraId="30C76F46"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39. </w:t>
      </w:r>
      <w:r w:rsidRPr="00091A45">
        <w:rPr>
          <w:rFonts w:ascii="Times New Roman" w:hAnsi="Times New Roman" w:cs="Times New Roman"/>
          <w:noProof/>
          <w:szCs w:val="24"/>
        </w:rPr>
        <w:tab/>
        <w:t xml:space="preserve">Qiu P. Toward deterministic and semiautomated SPADE analysis. Cytom Part A. 2017;91(3):281–9. </w:t>
      </w:r>
    </w:p>
    <w:p w14:paraId="6E049237"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0. </w:t>
      </w:r>
      <w:r w:rsidRPr="00091A45">
        <w:rPr>
          <w:rFonts w:ascii="Times New Roman" w:hAnsi="Times New Roman" w:cs="Times New Roman"/>
          <w:noProof/>
          <w:szCs w:val="24"/>
        </w:rPr>
        <w:tab/>
        <w:t xml:space="preserve">Commenges D, Alkhassim C, Gottardo R, Hejblum B, Thiébaut R. cytometree: A binary tree algorithm for automatic gating in cytometry analysis. Cytom Part A. 2018;93(11):1132–40. </w:t>
      </w:r>
    </w:p>
    <w:p w14:paraId="406A3441"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1. </w:t>
      </w:r>
      <w:r w:rsidRPr="00091A45">
        <w:rPr>
          <w:rFonts w:ascii="Times New Roman" w:hAnsi="Times New Roman" w:cs="Times New Roman"/>
          <w:noProof/>
          <w:szCs w:val="24"/>
        </w:rPr>
        <w:tab/>
        <w:t xml:space="preserve">Lee AJ, Chang I, Burel JG, Lindestam Arlehamn CS, Mandava A, Weiskopf D, et al. DAFi: A directed recursive data filtering and clustering approach for improving and interpreting data clustering identification of cell populations from polychromatic flow cytometry data. Cytom Part A. 2018;93(6):597–610. </w:t>
      </w:r>
    </w:p>
    <w:p w14:paraId="45636739"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2. </w:t>
      </w:r>
      <w:r w:rsidRPr="00091A45">
        <w:rPr>
          <w:rFonts w:ascii="Times New Roman" w:hAnsi="Times New Roman" w:cs="Times New Roman"/>
          <w:noProof/>
          <w:szCs w:val="24"/>
        </w:rPr>
        <w:tab/>
        <w:t xml:space="preserve">Weber LM, Nowicka M, Soneson C, Robinson MD. diffcyt: Differential discovery in high-dimensional cytometry via high-resolution clustering. Commun Biol. 2019;2(1). </w:t>
      </w:r>
    </w:p>
    <w:p w14:paraId="117BC5BC"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3. </w:t>
      </w:r>
      <w:r w:rsidRPr="00091A45">
        <w:rPr>
          <w:rFonts w:ascii="Times New Roman" w:hAnsi="Times New Roman" w:cs="Times New Roman"/>
          <w:noProof/>
          <w:szCs w:val="24"/>
        </w:rPr>
        <w:tab/>
        <w:t xml:space="preserve">Reiter M, Rota P, Kleber F, Diem M, Groeneveld-Krentz S, Dworzak M. Clustering of cell populations in flow cytometry data using a combination of Gaussian mixtures. Pattern Recognit. 2016;60:1029–40. </w:t>
      </w:r>
    </w:p>
    <w:p w14:paraId="545D7079"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4. </w:t>
      </w:r>
      <w:r w:rsidRPr="00091A45">
        <w:rPr>
          <w:rFonts w:ascii="Times New Roman" w:hAnsi="Times New Roman" w:cs="Times New Roman"/>
          <w:noProof/>
          <w:szCs w:val="24"/>
        </w:rPr>
        <w:tab/>
        <w:t xml:space="preserve">Abdelaal T, van Unen V, Höllt T, Koning F, Reinders MJT, Mahfouz A. Predicting Cell Populations in Single Cell Mass Cytometry Data. Cytom Part A. 2019;95(7):769–81. </w:t>
      </w:r>
    </w:p>
    <w:p w14:paraId="1FB0AE1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5. </w:t>
      </w:r>
      <w:r w:rsidRPr="00091A45">
        <w:rPr>
          <w:rFonts w:ascii="Times New Roman" w:hAnsi="Times New Roman" w:cs="Times New Roman"/>
          <w:noProof/>
          <w:szCs w:val="24"/>
        </w:rPr>
        <w:tab/>
        <w:t xml:space="preserve">Folcarelli R, van Staveren S, Bouman R, Hilvering B, Tinnevelt GH, Postma G, et al. Automated flow cytometric identification of disease-specific cells by the ECLIPSE algorithm. Sci Rep. 2018;8(1):1–18. </w:t>
      </w:r>
    </w:p>
    <w:p w14:paraId="58149EC5"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6. </w:t>
      </w:r>
      <w:r w:rsidRPr="00091A45">
        <w:rPr>
          <w:rFonts w:ascii="Times New Roman" w:hAnsi="Times New Roman" w:cs="Times New Roman"/>
          <w:noProof/>
          <w:szCs w:val="24"/>
        </w:rPr>
        <w:tab/>
        <w:t xml:space="preserve">Hejblum BP, Alkhassim C, Gottardo R, Caron F, Thiébaut R. Sequential Dirichlet process mixtures of multivariate skew t-distributions for model-based clustering of flow cytometry data. Ann Appl Stat. 2019;13(1):638–60. </w:t>
      </w:r>
    </w:p>
    <w:p w14:paraId="2A1BDEA8"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7. </w:t>
      </w:r>
      <w:r w:rsidRPr="00091A45">
        <w:rPr>
          <w:rFonts w:ascii="Times New Roman" w:hAnsi="Times New Roman" w:cs="Times New Roman"/>
          <w:noProof/>
          <w:szCs w:val="24"/>
        </w:rPr>
        <w:tab/>
        <w:t xml:space="preserve">Wong L, Hill BL, Hunsberger BC, Bagwell CB, Curtis AD, Davis BH. Automated analysis of flow cytometric data for measuring neutrophil CD64 expression using a multi-instrument compatible probability state model. Cytom Part B - Clin Cytom. 2015;88(4):227–35. </w:t>
      </w:r>
    </w:p>
    <w:p w14:paraId="0A39ACE0"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8. </w:t>
      </w:r>
      <w:r w:rsidRPr="00091A45">
        <w:rPr>
          <w:rFonts w:ascii="Times New Roman" w:hAnsi="Times New Roman" w:cs="Times New Roman"/>
          <w:noProof/>
          <w:szCs w:val="24"/>
        </w:rPr>
        <w:tab/>
        <w:t xml:space="preserve">Zaunders J, Jing J, Leipold M, Maecker H, Kelleher AD, Koch I. Computationally efficient multidimensional analysis of complex flow cytometry data using second order polynomial histograms. Cytom Part A. 2016;89(1):44–58. </w:t>
      </w:r>
    </w:p>
    <w:p w14:paraId="61A9B8AF"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49. </w:t>
      </w:r>
      <w:r w:rsidRPr="00091A45">
        <w:rPr>
          <w:rFonts w:ascii="Times New Roman" w:hAnsi="Times New Roman" w:cs="Times New Roman"/>
          <w:noProof/>
          <w:szCs w:val="24"/>
        </w:rPr>
        <w:tab/>
        <w:t xml:space="preserve">Moon KR, van Dijk D, Wang Z, Gigante S, Burkhardt DB, Chen WS, et al. Visualizing structure and transitions in high-dimensional biological data. Nat Biotechnol. 2019;37(12):1482–92. </w:t>
      </w:r>
    </w:p>
    <w:p w14:paraId="471EEAF7"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50. </w:t>
      </w:r>
      <w:r w:rsidRPr="00091A45">
        <w:rPr>
          <w:rFonts w:ascii="Times New Roman" w:hAnsi="Times New Roman" w:cs="Times New Roman"/>
          <w:noProof/>
          <w:szCs w:val="24"/>
        </w:rPr>
        <w:tab/>
        <w:t xml:space="preserve">Meehan S, Kolyagin GA, Parks D, Youngyunpipatkul J, Herzenberg LA, Walther G, et al. Automated subset identification and characterization pipeline for multidimensional flow and mass cytometry data clustering and visualization. Commun Biol. 2019;2(1):1–12. </w:t>
      </w:r>
    </w:p>
    <w:p w14:paraId="0828D3F6"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szCs w:val="24"/>
        </w:rPr>
      </w:pPr>
      <w:r w:rsidRPr="00091A45">
        <w:rPr>
          <w:rFonts w:ascii="Times New Roman" w:hAnsi="Times New Roman" w:cs="Times New Roman"/>
          <w:noProof/>
          <w:szCs w:val="24"/>
        </w:rPr>
        <w:t xml:space="preserve">51. </w:t>
      </w:r>
      <w:r w:rsidRPr="00091A45">
        <w:rPr>
          <w:rFonts w:ascii="Times New Roman" w:hAnsi="Times New Roman" w:cs="Times New Roman"/>
          <w:noProof/>
          <w:szCs w:val="24"/>
        </w:rPr>
        <w:tab/>
        <w:t xml:space="preserve">Pouyan MB, Nourani M. Identifying Cell Populations in Flow Cytometry Data Using Phenotypic Signatures. IEEE/ACM Trans Comput Biol Bioinforma. 2017;14(4):880–91. </w:t>
      </w:r>
    </w:p>
    <w:p w14:paraId="215829C2" w14:textId="77777777" w:rsidR="00091A45" w:rsidRPr="00091A45" w:rsidRDefault="00091A45" w:rsidP="00091A45">
      <w:pPr>
        <w:widowControl w:val="0"/>
        <w:autoSpaceDE w:val="0"/>
        <w:autoSpaceDN w:val="0"/>
        <w:adjustRightInd w:val="0"/>
        <w:spacing w:line="240" w:lineRule="auto"/>
        <w:ind w:left="640" w:hanging="640"/>
        <w:rPr>
          <w:rFonts w:ascii="Times New Roman" w:hAnsi="Times New Roman" w:cs="Times New Roman"/>
          <w:noProof/>
        </w:rPr>
      </w:pPr>
      <w:r w:rsidRPr="00091A45">
        <w:rPr>
          <w:rFonts w:ascii="Times New Roman" w:hAnsi="Times New Roman" w:cs="Times New Roman"/>
          <w:noProof/>
          <w:szCs w:val="24"/>
        </w:rPr>
        <w:lastRenderedPageBreak/>
        <w:t xml:space="preserve">52. </w:t>
      </w:r>
      <w:r w:rsidRPr="00091A45">
        <w:rPr>
          <w:rFonts w:ascii="Times New Roman" w:hAnsi="Times New Roman" w:cs="Times New Roman"/>
          <w:noProof/>
          <w:szCs w:val="24"/>
        </w:rPr>
        <w:tab/>
        <w:t xml:space="preserve">Becht E, McInnes L, Healy J, Dutertre CA, Kwok IWH, Ng LG, et al. Dimensionality reduction for visualizing single-cell data using UMAP. Nat Biotechnol. 2019;37(1):38–47. </w:t>
      </w:r>
    </w:p>
    <w:p w14:paraId="103659AA" w14:textId="67D9D631" w:rsidR="00F015FE" w:rsidRPr="00256C12" w:rsidRDefault="00F015FE" w:rsidP="00F015FE">
      <w:pPr>
        <w:rPr>
          <w:rFonts w:ascii="Times New Roman" w:hAnsi="Times New Roman" w:cs="Times New Roman"/>
        </w:rPr>
      </w:pPr>
      <w:r w:rsidRPr="00256C12">
        <w:rPr>
          <w:rFonts w:ascii="Times New Roman" w:hAnsi="Times New Roman" w:cs="Times New Roman"/>
        </w:rPr>
        <w:fldChar w:fldCharType="end"/>
      </w:r>
    </w:p>
    <w:sectPr w:rsidR="00F015FE" w:rsidRPr="00256C12" w:rsidSect="003852DC">
      <w:headerReference w:type="default" r:id="rId10"/>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3AB9F" w14:textId="77777777" w:rsidR="005B585E" w:rsidRDefault="005B585E" w:rsidP="00F55D0C">
      <w:pPr>
        <w:spacing w:after="0" w:line="240" w:lineRule="auto"/>
      </w:pPr>
      <w:r>
        <w:separator/>
      </w:r>
    </w:p>
  </w:endnote>
  <w:endnote w:type="continuationSeparator" w:id="0">
    <w:p w14:paraId="75C13377" w14:textId="77777777" w:rsidR="005B585E" w:rsidRDefault="005B585E" w:rsidP="00F55D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337918406"/>
      <w:docPartObj>
        <w:docPartGallery w:val="Page Numbers (Bottom of Page)"/>
        <w:docPartUnique/>
      </w:docPartObj>
    </w:sdtPr>
    <w:sdtEndPr>
      <w:rPr>
        <w:noProof/>
      </w:rPr>
    </w:sdtEndPr>
    <w:sdtContent>
      <w:p w14:paraId="624317A3" w14:textId="5C5230A3" w:rsidR="009F7AE5" w:rsidRPr="00F55D0C" w:rsidRDefault="009F7AE5">
        <w:pPr>
          <w:pStyle w:val="Footer"/>
          <w:jc w:val="center"/>
          <w:rPr>
            <w:rFonts w:ascii="Times New Roman" w:hAnsi="Times New Roman" w:cs="Times New Roman"/>
          </w:rPr>
        </w:pPr>
        <w:r w:rsidRPr="00F55D0C">
          <w:rPr>
            <w:rFonts w:ascii="Times New Roman" w:hAnsi="Times New Roman" w:cs="Times New Roman"/>
          </w:rPr>
          <w:fldChar w:fldCharType="begin"/>
        </w:r>
        <w:r w:rsidRPr="00F55D0C">
          <w:rPr>
            <w:rFonts w:ascii="Times New Roman" w:hAnsi="Times New Roman" w:cs="Times New Roman"/>
          </w:rPr>
          <w:instrText xml:space="preserve"> PAGE   \* MERGEFORMAT </w:instrText>
        </w:r>
        <w:r w:rsidRPr="00F55D0C">
          <w:rPr>
            <w:rFonts w:ascii="Times New Roman" w:hAnsi="Times New Roman" w:cs="Times New Roman"/>
          </w:rPr>
          <w:fldChar w:fldCharType="separate"/>
        </w:r>
        <w:r w:rsidRPr="00F55D0C">
          <w:rPr>
            <w:rFonts w:ascii="Times New Roman" w:hAnsi="Times New Roman" w:cs="Times New Roman"/>
            <w:noProof/>
          </w:rPr>
          <w:t>2</w:t>
        </w:r>
        <w:r w:rsidRPr="00F55D0C">
          <w:rPr>
            <w:rFonts w:ascii="Times New Roman" w:hAnsi="Times New Roman" w:cs="Times New Roman"/>
            <w:noProof/>
          </w:rPr>
          <w:fldChar w:fldCharType="end"/>
        </w:r>
      </w:p>
    </w:sdtContent>
  </w:sdt>
  <w:p w14:paraId="295147F4" w14:textId="77777777" w:rsidR="009F7AE5" w:rsidRDefault="009F7A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0DE73" w14:textId="77777777" w:rsidR="005B585E" w:rsidRDefault="005B585E" w:rsidP="00F55D0C">
      <w:pPr>
        <w:spacing w:after="0" w:line="240" w:lineRule="auto"/>
      </w:pPr>
      <w:r>
        <w:separator/>
      </w:r>
    </w:p>
  </w:footnote>
  <w:footnote w:type="continuationSeparator" w:id="0">
    <w:p w14:paraId="62510BAB" w14:textId="77777777" w:rsidR="005B585E" w:rsidRDefault="005B585E" w:rsidP="00F55D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53682" w14:textId="2FBA68F9" w:rsidR="009F7AE5" w:rsidRPr="003852DC" w:rsidRDefault="009F7AE5" w:rsidP="0044246E">
    <w:pPr>
      <w:pStyle w:val="Header"/>
      <w:jc w:val="right"/>
      <w:rPr>
        <w:rFonts w:ascii="Times New Roman" w:hAnsi="Times New Roman" w:cs="Times New Roman"/>
      </w:rPr>
    </w:pPr>
    <w:r w:rsidRPr="003852DC">
      <w:rPr>
        <w:rFonts w:ascii="Times New Roman" w:hAnsi="Times New Roman" w:cs="Times New Roman"/>
      </w:rPr>
      <w:t>Supplementary information</w:t>
    </w:r>
  </w:p>
  <w:p w14:paraId="593F1646" w14:textId="77777777" w:rsidR="009F7AE5" w:rsidRDefault="009F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E6FBA"/>
    <w:multiLevelType w:val="hybridMultilevel"/>
    <w:tmpl w:val="EE561E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DC26F7"/>
    <w:multiLevelType w:val="hybridMultilevel"/>
    <w:tmpl w:val="0F3AA1D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993BC1"/>
    <w:multiLevelType w:val="hybridMultilevel"/>
    <w:tmpl w:val="42F4FBF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D107F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0B80E11"/>
    <w:multiLevelType w:val="hybridMultilevel"/>
    <w:tmpl w:val="CD5C0206"/>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79777B"/>
    <w:multiLevelType w:val="hybridMultilevel"/>
    <w:tmpl w:val="F5B6CECA"/>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163126"/>
    <w:multiLevelType w:val="hybridMultilevel"/>
    <w:tmpl w:val="82AC8F4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49085F"/>
    <w:multiLevelType w:val="hybridMultilevel"/>
    <w:tmpl w:val="C4BCDA8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267E52"/>
    <w:multiLevelType w:val="hybridMultilevel"/>
    <w:tmpl w:val="D9D8B09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EB2D98"/>
    <w:multiLevelType w:val="hybridMultilevel"/>
    <w:tmpl w:val="BC2EC036"/>
    <w:lvl w:ilvl="0" w:tplc="C30E730A">
      <w:start w:val="1"/>
      <w:numFmt w:val="bullet"/>
      <w:lvlText w:val="□"/>
      <w:lvlJc w:val="left"/>
      <w:pPr>
        <w:ind w:left="720" w:hanging="360"/>
      </w:pPr>
      <w:rPr>
        <w:rFonts w:ascii="Courier New" w:hAnsi="Courier New" w:hint="default"/>
      </w:rPr>
    </w:lvl>
    <w:lvl w:ilvl="1" w:tplc="C30E730A">
      <w:start w:val="1"/>
      <w:numFmt w:val="bullet"/>
      <w:lvlText w:val="□"/>
      <w:lvlJc w:val="left"/>
      <w:pPr>
        <w:ind w:left="1440" w:hanging="360"/>
      </w:pPr>
      <w:rPr>
        <w:rFonts w:ascii="Courier New" w:hAnsi="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790FEB"/>
    <w:multiLevelType w:val="hybridMultilevel"/>
    <w:tmpl w:val="B2CA94CC"/>
    <w:lvl w:ilvl="0" w:tplc="0809000F">
      <w:start w:val="1"/>
      <w:numFmt w:val="decimal"/>
      <w:lvlText w:val="%1."/>
      <w:lvlJc w:val="left"/>
      <w:pPr>
        <w:ind w:left="720" w:hanging="360"/>
      </w:pPr>
      <w:rPr>
        <w:rFonts w:hint="default"/>
      </w:rPr>
    </w:lvl>
    <w:lvl w:ilvl="1" w:tplc="C30E730A">
      <w:start w:val="1"/>
      <w:numFmt w:val="bullet"/>
      <w:lvlText w:val="□"/>
      <w:lvlJc w:val="left"/>
      <w:pPr>
        <w:ind w:left="1440" w:hanging="360"/>
      </w:pPr>
      <w:rPr>
        <w:rFonts w:ascii="Courier New" w:hAnsi="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C6E6ABA"/>
    <w:multiLevelType w:val="hybridMultilevel"/>
    <w:tmpl w:val="57A4B68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1"/>
  </w:num>
  <w:num w:numId="5">
    <w:abstractNumId w:val="5"/>
  </w:num>
  <w:num w:numId="6">
    <w:abstractNumId w:val="3"/>
  </w:num>
  <w:num w:numId="7">
    <w:abstractNumId w:val="2"/>
  </w:num>
  <w:num w:numId="8">
    <w:abstractNumId w:val="8"/>
  </w:num>
  <w:num w:numId="9">
    <w:abstractNumId w:val="11"/>
  </w:num>
  <w:num w:numId="10">
    <w:abstractNumId w:val="7"/>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451B"/>
    <w:rsid w:val="00091A45"/>
    <w:rsid w:val="00114FBE"/>
    <w:rsid w:val="001A48F9"/>
    <w:rsid w:val="001A5C6B"/>
    <w:rsid w:val="001B508E"/>
    <w:rsid w:val="001D2971"/>
    <w:rsid w:val="00256C12"/>
    <w:rsid w:val="002C41F1"/>
    <w:rsid w:val="002F4525"/>
    <w:rsid w:val="003852DC"/>
    <w:rsid w:val="0044246E"/>
    <w:rsid w:val="004C040D"/>
    <w:rsid w:val="004E58FE"/>
    <w:rsid w:val="00505C11"/>
    <w:rsid w:val="00563372"/>
    <w:rsid w:val="005B585E"/>
    <w:rsid w:val="005C54DC"/>
    <w:rsid w:val="00651215"/>
    <w:rsid w:val="00693FB1"/>
    <w:rsid w:val="006A4F89"/>
    <w:rsid w:val="006A565F"/>
    <w:rsid w:val="007742D6"/>
    <w:rsid w:val="007D605F"/>
    <w:rsid w:val="00821972"/>
    <w:rsid w:val="00862502"/>
    <w:rsid w:val="00880421"/>
    <w:rsid w:val="008B1FFE"/>
    <w:rsid w:val="00901842"/>
    <w:rsid w:val="00934AC5"/>
    <w:rsid w:val="009434A6"/>
    <w:rsid w:val="00996F32"/>
    <w:rsid w:val="009D13C4"/>
    <w:rsid w:val="009E177C"/>
    <w:rsid w:val="009F7AE5"/>
    <w:rsid w:val="00A14E64"/>
    <w:rsid w:val="00AF44B5"/>
    <w:rsid w:val="00B4011F"/>
    <w:rsid w:val="00BE303D"/>
    <w:rsid w:val="00C13C48"/>
    <w:rsid w:val="00C462D5"/>
    <w:rsid w:val="00C52ACC"/>
    <w:rsid w:val="00C630D9"/>
    <w:rsid w:val="00C90F6F"/>
    <w:rsid w:val="00CB6668"/>
    <w:rsid w:val="00D325C0"/>
    <w:rsid w:val="00DC451B"/>
    <w:rsid w:val="00DE332D"/>
    <w:rsid w:val="00E0136B"/>
    <w:rsid w:val="00E16C71"/>
    <w:rsid w:val="00E35A42"/>
    <w:rsid w:val="00E51F49"/>
    <w:rsid w:val="00E856D3"/>
    <w:rsid w:val="00F015FE"/>
    <w:rsid w:val="00F55D0C"/>
    <w:rsid w:val="00F570BD"/>
    <w:rsid w:val="00F96380"/>
    <w:rsid w:val="00FA17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FAC3D"/>
  <w15:chartTrackingRefBased/>
  <w15:docId w15:val="{0F95EBDA-C37B-4277-8EB9-D77253205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48F9"/>
    <w:pPr>
      <w:numPr>
        <w:numId w:val="6"/>
      </w:numPr>
      <w:spacing w:after="40" w:line="480" w:lineRule="auto"/>
      <w:outlineLvl w:val="0"/>
    </w:pPr>
    <w:rPr>
      <w:rFonts w:ascii="Times New Roman" w:hAnsi="Times New Roman"/>
      <w:b/>
      <w:bCs/>
      <w:sz w:val="24"/>
      <w:szCs w:val="24"/>
    </w:rPr>
  </w:style>
  <w:style w:type="paragraph" w:styleId="Heading2">
    <w:name w:val="heading 2"/>
    <w:basedOn w:val="Normal"/>
    <w:next w:val="Normal"/>
    <w:link w:val="Heading2Char"/>
    <w:uiPriority w:val="9"/>
    <w:unhideWhenUsed/>
    <w:qFormat/>
    <w:rsid w:val="001A48F9"/>
    <w:pPr>
      <w:numPr>
        <w:ilvl w:val="1"/>
        <w:numId w:val="6"/>
      </w:numPr>
      <w:spacing w:after="40" w:line="480" w:lineRule="auto"/>
      <w:outlineLvl w:val="1"/>
    </w:pPr>
    <w:rPr>
      <w:rFonts w:ascii="Times New Roman" w:hAnsi="Times New Roman"/>
      <w:b/>
      <w:bCs/>
    </w:rPr>
  </w:style>
  <w:style w:type="paragraph" w:styleId="Heading3">
    <w:name w:val="heading 3"/>
    <w:basedOn w:val="Normal"/>
    <w:next w:val="Normal"/>
    <w:link w:val="Heading3Char"/>
    <w:uiPriority w:val="9"/>
    <w:unhideWhenUsed/>
    <w:qFormat/>
    <w:rsid w:val="001A48F9"/>
    <w:pPr>
      <w:numPr>
        <w:ilvl w:val="2"/>
        <w:numId w:val="6"/>
      </w:numPr>
      <w:spacing w:after="40" w:line="480" w:lineRule="auto"/>
      <w:outlineLvl w:val="2"/>
    </w:pPr>
    <w:rPr>
      <w:rFonts w:ascii="Times New Roman" w:hAnsi="Times New Roman"/>
      <w:b/>
      <w:bCs/>
    </w:rPr>
  </w:style>
  <w:style w:type="paragraph" w:styleId="Heading4">
    <w:name w:val="heading 4"/>
    <w:basedOn w:val="Normal"/>
    <w:next w:val="Normal"/>
    <w:link w:val="Heading4Char"/>
    <w:uiPriority w:val="9"/>
    <w:semiHidden/>
    <w:unhideWhenUsed/>
    <w:qFormat/>
    <w:rsid w:val="001A48F9"/>
    <w:pPr>
      <w:keepNext/>
      <w:keepLines/>
      <w:numPr>
        <w:ilvl w:val="3"/>
        <w:numId w:val="6"/>
      </w:numPr>
      <w:spacing w:before="40" w:after="0" w:line="24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A48F9"/>
    <w:pPr>
      <w:keepNext/>
      <w:keepLines/>
      <w:numPr>
        <w:ilvl w:val="4"/>
        <w:numId w:val="6"/>
      </w:numPr>
      <w:spacing w:before="40" w:after="0" w:line="240"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A48F9"/>
    <w:pPr>
      <w:keepNext/>
      <w:keepLines/>
      <w:numPr>
        <w:ilvl w:val="5"/>
        <w:numId w:val="6"/>
      </w:numPr>
      <w:spacing w:before="40" w:after="0" w:line="240"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A48F9"/>
    <w:pPr>
      <w:keepNext/>
      <w:keepLines/>
      <w:numPr>
        <w:ilvl w:val="6"/>
        <w:numId w:val="6"/>
      </w:numPr>
      <w:spacing w:before="40" w:after="0" w:line="240"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A48F9"/>
    <w:pPr>
      <w:keepNext/>
      <w:keepLines/>
      <w:numPr>
        <w:ilvl w:val="7"/>
        <w:numId w:val="6"/>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A48F9"/>
    <w:pPr>
      <w:keepNext/>
      <w:keepLines/>
      <w:numPr>
        <w:ilvl w:val="8"/>
        <w:numId w:val="6"/>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51B"/>
    <w:pPr>
      <w:spacing w:after="40" w:line="480" w:lineRule="auto"/>
      <w:ind w:left="720"/>
      <w:contextualSpacing/>
    </w:pPr>
    <w:rPr>
      <w:rFonts w:ascii="Times New Roman" w:hAnsi="Times New Roman"/>
    </w:rPr>
  </w:style>
  <w:style w:type="table" w:styleId="TableGrid">
    <w:name w:val="Table Grid"/>
    <w:basedOn w:val="TableNormal"/>
    <w:uiPriority w:val="39"/>
    <w:rsid w:val="00B40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2502"/>
    <w:pPr>
      <w:keepNext/>
      <w:spacing w:after="200" w:line="240" w:lineRule="auto"/>
      <w:jc w:val="center"/>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1A4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8F9"/>
    <w:rPr>
      <w:rFonts w:ascii="Segoe UI" w:hAnsi="Segoe UI" w:cs="Segoe UI"/>
      <w:sz w:val="18"/>
      <w:szCs w:val="18"/>
    </w:rPr>
  </w:style>
  <w:style w:type="character" w:customStyle="1" w:styleId="Heading1Char">
    <w:name w:val="Heading 1 Char"/>
    <w:basedOn w:val="DefaultParagraphFont"/>
    <w:link w:val="Heading1"/>
    <w:uiPriority w:val="9"/>
    <w:rsid w:val="001A48F9"/>
    <w:rPr>
      <w:rFonts w:ascii="Times New Roman" w:hAnsi="Times New Roman"/>
      <w:b/>
      <w:bCs/>
      <w:sz w:val="24"/>
      <w:szCs w:val="24"/>
    </w:rPr>
  </w:style>
  <w:style w:type="character" w:customStyle="1" w:styleId="Heading2Char">
    <w:name w:val="Heading 2 Char"/>
    <w:basedOn w:val="DefaultParagraphFont"/>
    <w:link w:val="Heading2"/>
    <w:uiPriority w:val="9"/>
    <w:rsid w:val="001A48F9"/>
    <w:rPr>
      <w:rFonts w:ascii="Times New Roman" w:hAnsi="Times New Roman"/>
      <w:b/>
      <w:bCs/>
    </w:rPr>
  </w:style>
  <w:style w:type="character" w:customStyle="1" w:styleId="Heading3Char">
    <w:name w:val="Heading 3 Char"/>
    <w:basedOn w:val="DefaultParagraphFont"/>
    <w:link w:val="Heading3"/>
    <w:uiPriority w:val="9"/>
    <w:rsid w:val="001A48F9"/>
    <w:rPr>
      <w:rFonts w:ascii="Times New Roman" w:hAnsi="Times New Roman"/>
      <w:b/>
      <w:bCs/>
    </w:rPr>
  </w:style>
  <w:style w:type="character" w:customStyle="1" w:styleId="Heading4Char">
    <w:name w:val="Heading 4 Char"/>
    <w:basedOn w:val="DefaultParagraphFont"/>
    <w:link w:val="Heading4"/>
    <w:uiPriority w:val="9"/>
    <w:semiHidden/>
    <w:rsid w:val="001A48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A48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A48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A48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A48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A48F9"/>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55D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5D0C"/>
  </w:style>
  <w:style w:type="paragraph" w:styleId="Footer">
    <w:name w:val="footer"/>
    <w:basedOn w:val="Normal"/>
    <w:link w:val="FooterChar"/>
    <w:uiPriority w:val="99"/>
    <w:unhideWhenUsed/>
    <w:rsid w:val="00F55D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5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FEEDC-8D6A-4E8A-81C4-FC3693D15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5734</Words>
  <Characters>146690</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Cheung</dc:creator>
  <cp:keywords/>
  <dc:description/>
  <cp:lastModifiedBy>Elaine Collis</cp:lastModifiedBy>
  <cp:revision>2</cp:revision>
  <dcterms:created xsi:type="dcterms:W3CDTF">2021-08-19T13:49:00Z</dcterms:created>
  <dcterms:modified xsi:type="dcterms:W3CDTF">2021-08-1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s://csl.mendeley.com/styles/501296221/vancouver-2-no-URL</vt:lpwstr>
  </property>
  <property fmtid="{D5CDD505-2E9C-101B-9397-08002B2CF9AE}" pid="21" name="Mendeley Recent Style Name 9_1">
    <vt:lpwstr>Vancouver - Melissa Cheung</vt:lpwstr>
  </property>
  <property fmtid="{D5CDD505-2E9C-101B-9397-08002B2CF9AE}" pid="22" name="Mendeley Document_1">
    <vt:lpwstr>True</vt:lpwstr>
  </property>
  <property fmtid="{D5CDD505-2E9C-101B-9397-08002B2CF9AE}" pid="23" name="Mendeley Unique User Id_1">
    <vt:lpwstr>2c8c01e4-1e32-37dc-a08b-f9b18d428b07</vt:lpwstr>
  </property>
  <property fmtid="{D5CDD505-2E9C-101B-9397-08002B2CF9AE}" pid="24" name="Mendeley Citation Style_1">
    <vt:lpwstr>https://csl.mendeley.com/styles/501296221/vancouver-2-no-URL</vt:lpwstr>
  </property>
</Properties>
</file>